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2CA5FB9" w14:textId="54C37BC3" w:rsidR="006F3860" w:rsidRDefault="001623BF" w:rsidP="00BB5274">
      <w:pPr>
        <w:pStyle w:val="Titre"/>
        <w:jc w:val="center"/>
      </w:pPr>
      <w:r>
        <w:t xml:space="preserve">Supplementary </w:t>
      </w:r>
      <w:r w:rsidR="006D5CA7">
        <w:t>Information</w:t>
      </w:r>
    </w:p>
    <w:p w14:paraId="0D91C21D" w14:textId="3555EF5A" w:rsidR="001A2E48" w:rsidRDefault="001928BA" w:rsidP="001A2E48">
      <w:pPr>
        <w:spacing w:after="0"/>
        <w:jc w:val="center"/>
        <w:rPr>
          <w:b/>
          <w:bCs/>
          <w:sz w:val="24"/>
          <w:szCs w:val="24"/>
        </w:rPr>
      </w:pPr>
      <w:r w:rsidRPr="001A2E48">
        <w:rPr>
          <w:b/>
          <w:bCs/>
          <w:sz w:val="24"/>
          <w:szCs w:val="24"/>
        </w:rPr>
        <w:t xml:space="preserve">Distinct developmental </w:t>
      </w:r>
      <w:r w:rsidR="00F514A3">
        <w:rPr>
          <w:b/>
          <w:bCs/>
          <w:sz w:val="24"/>
          <w:szCs w:val="24"/>
        </w:rPr>
        <w:t>trajectories</w:t>
      </w:r>
      <w:r w:rsidRPr="001A2E48">
        <w:rPr>
          <w:b/>
          <w:bCs/>
          <w:sz w:val="24"/>
          <w:szCs w:val="24"/>
        </w:rPr>
        <w:t xml:space="preserve"> s</w:t>
      </w:r>
      <w:r w:rsidR="004E1644">
        <w:rPr>
          <w:b/>
          <w:bCs/>
          <w:sz w:val="24"/>
          <w:szCs w:val="24"/>
        </w:rPr>
        <w:t>hape</w:t>
      </w:r>
      <w:r w:rsidR="00F514A3">
        <w:rPr>
          <w:b/>
          <w:bCs/>
          <w:sz w:val="24"/>
          <w:szCs w:val="24"/>
        </w:rPr>
        <w:t xml:space="preserve"> human</w:t>
      </w:r>
      <w:r w:rsidRPr="001A2E48">
        <w:rPr>
          <w:b/>
          <w:bCs/>
          <w:sz w:val="24"/>
          <w:szCs w:val="24"/>
        </w:rPr>
        <w:t xml:space="preserve"> sensitivity </w:t>
      </w:r>
    </w:p>
    <w:p w14:paraId="2540651B" w14:textId="0B4C01A3" w:rsidR="00A91430" w:rsidRPr="001A2E48" w:rsidRDefault="001928BA" w:rsidP="001A2E48">
      <w:pPr>
        <w:spacing w:after="0"/>
        <w:jc w:val="center"/>
        <w:rPr>
          <w:b/>
          <w:bCs/>
          <w:sz w:val="24"/>
          <w:szCs w:val="24"/>
        </w:rPr>
      </w:pPr>
      <w:r w:rsidRPr="001A2E48">
        <w:rPr>
          <w:b/>
          <w:bCs/>
          <w:sz w:val="24"/>
          <w:szCs w:val="24"/>
        </w:rPr>
        <w:t xml:space="preserve">to </w:t>
      </w:r>
      <w:r w:rsidR="00926E0F">
        <w:rPr>
          <w:b/>
          <w:bCs/>
          <w:sz w:val="24"/>
          <w:szCs w:val="24"/>
        </w:rPr>
        <w:t>rhythm</w:t>
      </w:r>
      <w:r w:rsidR="003D0968">
        <w:rPr>
          <w:b/>
          <w:bCs/>
          <w:sz w:val="24"/>
          <w:szCs w:val="24"/>
        </w:rPr>
        <w:t>s</w:t>
      </w:r>
      <w:r w:rsidRPr="001A2E48">
        <w:rPr>
          <w:b/>
          <w:bCs/>
          <w:sz w:val="24"/>
          <w:szCs w:val="24"/>
        </w:rPr>
        <w:t xml:space="preserve"> in the environment</w:t>
      </w:r>
    </w:p>
    <w:p w14:paraId="7CE37E05" w14:textId="12D8CFB1" w:rsidR="00D24566" w:rsidRPr="00A05A3D" w:rsidRDefault="00D24566" w:rsidP="00BB5274">
      <w:pPr>
        <w:rPr>
          <w:sz w:val="19"/>
          <w:szCs w:val="19"/>
        </w:rPr>
      </w:pPr>
      <w:r w:rsidRPr="00A05A3D">
        <w:t>Antoine Guinamard, Nicholas E.V. Foster, Sylvain Clément, Valentin Bégel, Sonja A. Kotz, Séverine Samson, Simone Dalla Bella, Delphine Dellacherie</w:t>
      </w:r>
      <w:r w:rsidRPr="00A05A3D">
        <w:rPr>
          <w:sz w:val="19"/>
          <w:szCs w:val="19"/>
        </w:rPr>
        <w:t xml:space="preserve"> </w:t>
      </w:r>
    </w:p>
    <w:p w14:paraId="0ED68B8F" w14:textId="77777777" w:rsidR="00F0719C" w:rsidRDefault="00F0719C" w:rsidP="001E5A67">
      <w:pPr>
        <w:spacing w:line="240" w:lineRule="auto"/>
        <w:rPr>
          <w:b/>
          <w:bCs/>
          <w:color w:val="FF0000"/>
        </w:rPr>
      </w:pPr>
    </w:p>
    <w:p w14:paraId="4A2A485C" w14:textId="77777777" w:rsidR="00F0719C" w:rsidRDefault="00F0719C" w:rsidP="001E5A67">
      <w:pPr>
        <w:spacing w:line="240" w:lineRule="auto"/>
        <w:rPr>
          <w:b/>
          <w:bCs/>
          <w:color w:val="FF0000"/>
        </w:rPr>
      </w:pPr>
    </w:p>
    <w:p w14:paraId="321D4C32" w14:textId="62C76986" w:rsidR="00767393" w:rsidRDefault="00767393" w:rsidP="00767393">
      <w:pPr>
        <w:pStyle w:val="Titre2style"/>
      </w:pPr>
      <w:r>
        <w:t>Supplementary Notes</w:t>
      </w:r>
    </w:p>
    <w:p w14:paraId="6581CD80" w14:textId="3F84B3E2" w:rsidR="00767393" w:rsidRPr="002E63C1" w:rsidRDefault="00767393" w:rsidP="002E63C1">
      <w:pPr>
        <w:spacing w:line="240" w:lineRule="auto"/>
      </w:pPr>
      <w:r w:rsidRPr="002E63C1">
        <w:rPr>
          <w:b/>
          <w:bCs/>
        </w:rPr>
        <w:t xml:space="preserve">Supplementary Note 1: </w:t>
      </w:r>
      <w:r w:rsidRPr="002E63C1">
        <w:t>To test whether RT benefits remained after accounting for accuracy, we fitted a linear mixed-effects model including condition, accuracy difference (</w:t>
      </w:r>
      <w:proofErr w:type="gramStart"/>
      <w:r w:rsidRPr="002E63C1">
        <w:t>Δ</w:t>
      </w:r>
      <w:r w:rsidRPr="002E63C1">
        <w:rPr>
          <w:i/>
          <w:iCs/>
        </w:rPr>
        <w:t>d′</w:t>
      </w:r>
      <w:r w:rsidRPr="002E63C1">
        <w:t>)</w:t>
      </w:r>
      <w:proofErr w:type="gramEnd"/>
      <w:r w:rsidRPr="002E63C1">
        <w:t>, and their interaction as predictors.</w:t>
      </w:r>
      <w:r w:rsidRPr="002E63C1">
        <w:rPr>
          <w:b/>
          <w:bCs/>
        </w:rPr>
        <w:t xml:space="preserve"> </w:t>
      </w:r>
      <w:r w:rsidRPr="002E63C1">
        <w:t xml:space="preserve"> In this model (</w:t>
      </w:r>
      <w:proofErr w:type="spellStart"/>
      <w:r w:rsidRPr="002E63C1">
        <w:t>logRT</w:t>
      </w:r>
      <w:proofErr w:type="spellEnd"/>
      <w:r w:rsidRPr="002E63C1">
        <w:t xml:space="preserve"> ~ condition * Δ</w:t>
      </w:r>
      <w:r w:rsidRPr="002E63C1">
        <w:rPr>
          <w:i/>
          <w:iCs/>
        </w:rPr>
        <w:t>d’</w:t>
      </w:r>
      <w:r w:rsidRPr="002E63C1">
        <w:t xml:space="preserve"> + (1+ condition | subject)), Δd′ quantifies the</w:t>
      </w:r>
      <w:r w:rsidR="00EF3866" w:rsidRPr="002E63C1">
        <w:t xml:space="preserve"> overall</w:t>
      </w:r>
      <w:r w:rsidRPr="002E63C1">
        <w:t xml:space="preserve"> accuracy difference between the regular and irregular conditions, with positive values indicating improved accuracy in the regular condition. </w:t>
      </w:r>
      <w:r w:rsidR="002E63C1" w:rsidRPr="002E63C1">
        <w:t xml:space="preserve">We found a significant positive interaction between condition and </w:t>
      </w:r>
      <w:proofErr w:type="gramStart"/>
      <w:r w:rsidR="002E63C1" w:rsidRPr="002E63C1">
        <w:t>Δd′,</w:t>
      </w:r>
      <w:proofErr w:type="gramEnd"/>
      <w:r w:rsidR="002E63C1" w:rsidRPr="002E63C1">
        <w:t xml:space="preserve"> indicating that in the regular condition, greater accuracy improvements are associated with smaller reaction time benefits. Conversely, decreases in accuracy are associated with larger reaction time gains, consistent with a speed–accuracy tradeoff.</w:t>
      </w:r>
      <w:r w:rsidR="006A76CF">
        <w:t xml:space="preserve"> </w:t>
      </w:r>
      <w:r w:rsidR="002E63C1" w:rsidRPr="002E63C1">
        <w:t>Importantly, the main effect of condition on RT remains significant, showing that the facilitation of reaction times in the regular condition persists even in the absence of accuracy differences, and thus cannot be fully explained by a speed–accuracy tradeoff.</w:t>
      </w:r>
    </w:p>
    <w:p w14:paraId="07D8DB0E" w14:textId="77777777" w:rsidR="00F26BF8" w:rsidRDefault="00F26BF8" w:rsidP="00F26BF8">
      <w:pPr>
        <w:spacing w:line="240" w:lineRule="auto"/>
        <w:rPr>
          <w:color w:val="EE0000"/>
        </w:rPr>
      </w:pPr>
    </w:p>
    <w:p w14:paraId="7ED54880" w14:textId="0DF7AA50" w:rsidR="005D0545" w:rsidRPr="006238DC" w:rsidRDefault="007F4A37" w:rsidP="005D0545">
      <w:pPr>
        <w:spacing w:line="240" w:lineRule="auto"/>
      </w:pPr>
      <w:r w:rsidRPr="006238DC">
        <w:rPr>
          <w:b/>
          <w:bCs/>
        </w:rPr>
        <w:t xml:space="preserve">Supplementary </w:t>
      </w:r>
      <w:r w:rsidR="005D0545" w:rsidRPr="006238DC">
        <w:rPr>
          <w:b/>
          <w:bCs/>
        </w:rPr>
        <w:t>N</w:t>
      </w:r>
      <w:r w:rsidRPr="006238DC">
        <w:rPr>
          <w:b/>
          <w:bCs/>
        </w:rPr>
        <w:t>ote</w:t>
      </w:r>
      <w:r w:rsidRPr="006238DC">
        <w:rPr>
          <w:b/>
          <w:bCs/>
          <w:strike/>
        </w:rPr>
        <w:t xml:space="preserve"> </w:t>
      </w:r>
      <w:r w:rsidR="007C01BF" w:rsidRPr="006238DC">
        <w:rPr>
          <w:b/>
          <w:bCs/>
        </w:rPr>
        <w:t>2</w:t>
      </w:r>
      <w:r w:rsidRPr="006238DC">
        <w:t xml:space="preserve">: </w:t>
      </w:r>
      <w:r w:rsidR="00AB53B1" w:rsidRPr="00AB53B1">
        <w:t xml:space="preserve">To examine whether the negative association between Executive Functioning Index (EFI) and reaction time (RT) benefits could be attributed to a greater speed–accuracy tradeoff in children with lower executive functioning, we included accuracy differences (Δd′) and an interaction term (EFI × Δd′) in a multiple regression model predicting ΔRT. The overall model showed a good fit (R² = .26; </w:t>
      </w:r>
      <w:proofErr w:type="gramStart"/>
      <w:r w:rsidR="00AB53B1" w:rsidRPr="00AB53B1">
        <w:t>F</w:t>
      </w:r>
      <w:r w:rsidR="00AB53B1" w:rsidRPr="00AB53B1">
        <w:rPr>
          <w:vertAlign w:val="subscript"/>
        </w:rPr>
        <w:t>(</w:t>
      </w:r>
      <w:proofErr w:type="gramEnd"/>
      <w:r w:rsidR="00AB53B1" w:rsidRPr="00AB53B1">
        <w:rPr>
          <w:vertAlign w:val="subscript"/>
        </w:rPr>
        <w:t>2, 95)</w:t>
      </w:r>
      <w:r w:rsidR="00AB53B1" w:rsidRPr="00AB53B1">
        <w:t xml:space="preserve"> = 16.42, p &lt; .001). When accounting for accuracy, EFI remained the only significant predictor of ΔRT (β = –0.26, p = .028), whereas neither Δd′ nor the interaction term reached significance (Δd′: β = 0.31, p = .096; EFI × Δd′: β = 0.16, p = .384). These results suggest that the observed link between RT benefit and executive functioning is not fully explained by a speed–accuracy </w:t>
      </w:r>
      <w:proofErr w:type="gramStart"/>
      <w:r w:rsidR="00AB53B1" w:rsidRPr="00AB53B1">
        <w:t>tradeoff, and</w:t>
      </w:r>
      <w:proofErr w:type="gramEnd"/>
      <w:r w:rsidR="00AB53B1" w:rsidRPr="00AB53B1">
        <w:t xml:space="preserve"> may reflect differences in how children engage with temporal regularities based on their level of cognitive control.</w:t>
      </w:r>
    </w:p>
    <w:p w14:paraId="1C092EF9" w14:textId="574B6457" w:rsidR="007F4A37" w:rsidRDefault="007F4A37" w:rsidP="00F26BF8">
      <w:pPr>
        <w:spacing w:line="240" w:lineRule="auto"/>
      </w:pPr>
    </w:p>
    <w:p w14:paraId="1BC2F923" w14:textId="77777777" w:rsidR="00F0719C" w:rsidRDefault="00F0719C" w:rsidP="00F26BF8">
      <w:pPr>
        <w:spacing w:line="240" w:lineRule="auto"/>
      </w:pPr>
    </w:p>
    <w:p w14:paraId="21B9FA18" w14:textId="77777777" w:rsidR="00F0719C" w:rsidRDefault="00F0719C" w:rsidP="00F26BF8">
      <w:pPr>
        <w:spacing w:line="240" w:lineRule="auto"/>
      </w:pPr>
    </w:p>
    <w:p w14:paraId="57FACA48" w14:textId="77777777" w:rsidR="00F0719C" w:rsidRPr="006238DC" w:rsidRDefault="00F0719C" w:rsidP="00F26BF8">
      <w:pPr>
        <w:spacing w:line="240" w:lineRule="auto"/>
      </w:pPr>
    </w:p>
    <w:p w14:paraId="053A7F9B" w14:textId="4BA074C1" w:rsidR="00767393" w:rsidRDefault="00767393" w:rsidP="00872098">
      <w:pPr>
        <w:pStyle w:val="Titre2style"/>
      </w:pPr>
      <w:r>
        <w:lastRenderedPageBreak/>
        <w:t>Supplementary Figures</w:t>
      </w:r>
    </w:p>
    <w:p w14:paraId="32D8E3F4" w14:textId="1938D5B0" w:rsidR="001B7669" w:rsidRPr="001B7669" w:rsidRDefault="006606E7" w:rsidP="001B7669">
      <w:pPr>
        <w:spacing w:line="240" w:lineRule="auto"/>
      </w:pPr>
      <w:r w:rsidRPr="006606E7">
        <w:t xml:space="preserve"> </w:t>
      </w:r>
      <w:r>
        <w:rPr>
          <w:noProof/>
        </w:rPr>
        <w:drawing>
          <wp:inline distT="0" distB="0" distL="0" distR="0" wp14:anchorId="056F906B" wp14:editId="3DE204B5">
            <wp:extent cx="5760720" cy="3840480"/>
            <wp:effectExtent l="0" t="0" r="0" b="7620"/>
            <wp:docPr id="453696126" name="Image 23" descr="Une image contenant texte, diagramme, Parallèle, Plan&#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3696126" name="Image 23" descr="Une image contenant texte, diagramme, Parallèle, Plan&#10;&#10;Le contenu généré par l’IA peut être incorrect."/>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760720" cy="3840480"/>
                    </a:xfrm>
                    <a:prstGeom prst="rect">
                      <a:avLst/>
                    </a:prstGeom>
                    <a:noFill/>
                    <a:ln>
                      <a:noFill/>
                    </a:ln>
                  </pic:spPr>
                </pic:pic>
              </a:graphicData>
            </a:graphic>
          </wp:inline>
        </w:drawing>
      </w:r>
    </w:p>
    <w:p w14:paraId="73BE3466" w14:textId="6456CE40" w:rsidR="00CD3729" w:rsidRPr="00CF03A9" w:rsidRDefault="00767393" w:rsidP="00767393">
      <w:pPr>
        <w:spacing w:line="240" w:lineRule="auto"/>
      </w:pPr>
      <w:r w:rsidRPr="00FC1D53">
        <w:rPr>
          <w:b/>
          <w:bCs/>
        </w:rPr>
        <w:t xml:space="preserve">Supplementary Figure </w:t>
      </w:r>
      <w:r w:rsidR="00872098" w:rsidRPr="00FC1D53">
        <w:rPr>
          <w:b/>
          <w:bCs/>
        </w:rPr>
        <w:t>1</w:t>
      </w:r>
      <w:r w:rsidRPr="00FC1D53">
        <w:rPr>
          <w:b/>
          <w:bCs/>
        </w:rPr>
        <w:t xml:space="preserve">| distribution of the scores for the perceptual </w:t>
      </w:r>
      <w:r w:rsidR="000444E6" w:rsidRPr="00FC1D53">
        <w:rPr>
          <w:b/>
          <w:bCs/>
        </w:rPr>
        <w:t>(</w:t>
      </w:r>
      <w:r w:rsidR="00FC1D53" w:rsidRPr="00FC1D53">
        <w:rPr>
          <w:b/>
          <w:bCs/>
        </w:rPr>
        <w:t>a</w:t>
      </w:r>
      <w:r w:rsidR="000444E6" w:rsidRPr="00FC1D53">
        <w:rPr>
          <w:b/>
          <w:bCs/>
        </w:rPr>
        <w:t xml:space="preserve">) </w:t>
      </w:r>
      <w:r w:rsidRPr="00FC1D53">
        <w:rPr>
          <w:b/>
          <w:bCs/>
        </w:rPr>
        <w:t xml:space="preserve">and </w:t>
      </w:r>
      <w:r w:rsidR="000444E6" w:rsidRPr="00FC1D53">
        <w:rPr>
          <w:b/>
          <w:bCs/>
        </w:rPr>
        <w:t>sensorimotor</w:t>
      </w:r>
      <w:r w:rsidRPr="00FC1D53">
        <w:rPr>
          <w:b/>
          <w:bCs/>
        </w:rPr>
        <w:t xml:space="preserve"> </w:t>
      </w:r>
      <w:r w:rsidR="000444E6" w:rsidRPr="00FC1D53">
        <w:rPr>
          <w:b/>
          <w:bCs/>
        </w:rPr>
        <w:t>(</w:t>
      </w:r>
      <w:r w:rsidR="00FC1D53" w:rsidRPr="00FC1D53">
        <w:rPr>
          <w:b/>
          <w:bCs/>
        </w:rPr>
        <w:t>b</w:t>
      </w:r>
      <w:r w:rsidR="000444E6" w:rsidRPr="00FC1D53">
        <w:rPr>
          <w:b/>
          <w:bCs/>
        </w:rPr>
        <w:t xml:space="preserve">) </w:t>
      </w:r>
      <w:r w:rsidRPr="00FC1D53">
        <w:rPr>
          <w:b/>
          <w:bCs/>
        </w:rPr>
        <w:t xml:space="preserve">tasks of the BAASTA. </w:t>
      </w:r>
      <w:r w:rsidRPr="00FC1D53">
        <w:t>Consistency refers to vector length</w:t>
      </w:r>
      <w:r w:rsidR="00D457AB" w:rsidRPr="00FC1D53">
        <w:t xml:space="preserve">, </w:t>
      </w:r>
      <w:r w:rsidRPr="00FC1D53">
        <w:t>a measure of variability in synchronization computed using circular statistics</w:t>
      </w:r>
      <w:r w:rsidR="00CF03A9" w:rsidRPr="00FC1D53">
        <w:t xml:space="preserve">. </w:t>
      </w:r>
      <w:r w:rsidR="00074DDD" w:rsidRPr="00FC1D53">
        <w:t xml:space="preserve">Consistency scores were logit-transformed for analysis. The original consistency values range from 0 (no consistency) to 1 (perfect consistency). For interpretability, approximate corresponding values are as follows: </w:t>
      </w:r>
      <w:proofErr w:type="gramStart"/>
      <w:r w:rsidR="007A2AEE" w:rsidRPr="00FC1D53">
        <w:t>logit(</w:t>
      </w:r>
      <w:proofErr w:type="gramEnd"/>
      <w:r w:rsidR="007A2AEE" w:rsidRPr="00FC1D53">
        <w:t>–</w:t>
      </w:r>
      <w:r w:rsidR="00074DDD" w:rsidRPr="00FC1D53">
        <w:t>2</w:t>
      </w:r>
      <w:r w:rsidR="00211D1B" w:rsidRPr="00FC1D53">
        <w:t>)</w:t>
      </w:r>
      <w:r w:rsidR="00074DDD" w:rsidRPr="00FC1D53">
        <w:t xml:space="preserve"> </w:t>
      </w:r>
      <w:r w:rsidR="00211D1B" w:rsidRPr="00FC1D53">
        <w:t>=</w:t>
      </w:r>
      <w:r w:rsidR="00074DDD" w:rsidRPr="00FC1D53">
        <w:t xml:space="preserve"> 0.12 (low consistency), </w:t>
      </w:r>
      <w:proofErr w:type="gramStart"/>
      <w:r w:rsidR="00074DDD" w:rsidRPr="00FC1D53">
        <w:t>logit</w:t>
      </w:r>
      <w:r w:rsidR="00211D1B" w:rsidRPr="00FC1D53">
        <w:t>(</w:t>
      </w:r>
      <w:proofErr w:type="gramEnd"/>
      <w:r w:rsidR="00074DDD" w:rsidRPr="00FC1D53">
        <w:t>0</w:t>
      </w:r>
      <w:r w:rsidR="00211D1B" w:rsidRPr="00FC1D53">
        <w:t>)</w:t>
      </w:r>
      <w:r w:rsidR="00074DDD" w:rsidRPr="00FC1D53">
        <w:t xml:space="preserve"> = 0.50 (moderate consistency), logit </w:t>
      </w:r>
      <w:r w:rsidR="00211D1B" w:rsidRPr="00FC1D53">
        <w:t>(</w:t>
      </w:r>
      <w:r w:rsidR="00074DDD" w:rsidRPr="00FC1D53">
        <w:t>2</w:t>
      </w:r>
      <w:r w:rsidR="00211D1B" w:rsidRPr="00FC1D53">
        <w:t>)</w:t>
      </w:r>
      <w:r w:rsidR="00074DDD" w:rsidRPr="00FC1D53">
        <w:t xml:space="preserve"> </w:t>
      </w:r>
      <w:r w:rsidR="00211D1B" w:rsidRPr="00FC1D53">
        <w:t>=</w:t>
      </w:r>
      <w:r w:rsidR="00074DDD" w:rsidRPr="00FC1D53">
        <w:t xml:space="preserve"> 0.88 (high consistency), and </w:t>
      </w:r>
      <w:proofErr w:type="gramStart"/>
      <w:r w:rsidR="00074DDD" w:rsidRPr="00FC1D53">
        <w:t>logit</w:t>
      </w:r>
      <w:r w:rsidR="00211D1B" w:rsidRPr="00FC1D53">
        <w:t>(</w:t>
      </w:r>
      <w:proofErr w:type="gramEnd"/>
      <w:r w:rsidR="00074DDD" w:rsidRPr="00FC1D53">
        <w:t>4</w:t>
      </w:r>
      <w:r w:rsidR="00211D1B" w:rsidRPr="00FC1D53">
        <w:t>)</w:t>
      </w:r>
      <w:r w:rsidR="00074DDD" w:rsidRPr="00FC1D53">
        <w:t xml:space="preserve"> </w:t>
      </w:r>
      <w:r w:rsidR="00211D1B" w:rsidRPr="00FC1D53">
        <w:t>=</w:t>
      </w:r>
      <w:r w:rsidR="00074DDD" w:rsidRPr="00FC1D53">
        <w:t xml:space="preserve"> 0.98 (very high consistency).</w:t>
      </w:r>
      <w:r w:rsidR="007649A9" w:rsidRPr="00FC1D53">
        <w:t xml:space="preserve"> </w:t>
      </w:r>
      <w:r w:rsidR="00E32768" w:rsidRPr="00FC1D53">
        <w:t xml:space="preserve">For paced tapping tasks with a metronome, 450 and 600 indicates the inter-onset interval in </w:t>
      </w:r>
      <w:proofErr w:type="spellStart"/>
      <w:r w:rsidR="00E32768" w:rsidRPr="00FC1D53">
        <w:t>ms.</w:t>
      </w:r>
      <w:proofErr w:type="spellEnd"/>
      <w:r w:rsidR="00E32768" w:rsidRPr="00FC1D53">
        <w:t xml:space="preserve"> For paced tapping with music, Music 1 corresponds to an extract from Badinerie (</w:t>
      </w:r>
      <w:r w:rsidR="00B32A88">
        <w:t>Bach</w:t>
      </w:r>
      <w:r w:rsidR="00E32768" w:rsidRPr="00FC1D53">
        <w:t>), and Music 2 to an extract from the Overture by Rossini.</w:t>
      </w:r>
      <w:r w:rsidR="00CF03A9" w:rsidRPr="00FC1D53">
        <w:t xml:space="preserve"> </w:t>
      </w:r>
      <w:r w:rsidR="00CD3729" w:rsidRPr="00FC1D53">
        <w:t>Boxes show the interquartile range (IQR; 25</w:t>
      </w:r>
      <w:r w:rsidR="00CD3729" w:rsidRPr="00FC1D53">
        <w:rPr>
          <w:vertAlign w:val="superscript"/>
        </w:rPr>
        <w:t>th</w:t>
      </w:r>
      <w:r w:rsidR="00CD3729" w:rsidRPr="00FC1D53">
        <w:t>-75</w:t>
      </w:r>
      <w:r w:rsidR="00CD3729" w:rsidRPr="00FC1D53">
        <w:rPr>
          <w:vertAlign w:val="superscript"/>
        </w:rPr>
        <w:t>th</w:t>
      </w:r>
      <w:r w:rsidR="00CD3729" w:rsidRPr="00FC1D53">
        <w:t xml:space="preserve"> percentiles) with the median as the central line; whiskers extend to 1.5×IQR. Black dots indicate the </w:t>
      </w:r>
      <w:proofErr w:type="gramStart"/>
      <w:r w:rsidR="00CD3729" w:rsidRPr="00FC1D53">
        <w:t>mean</w:t>
      </w:r>
      <w:proofErr w:type="gramEnd"/>
      <w:r w:rsidR="00CD3729" w:rsidRPr="00FC1D53">
        <w:t xml:space="preserve"> with error bars representing the </w:t>
      </w:r>
      <w:proofErr w:type="spellStart"/>
      <w:r w:rsidR="00CD3729" w:rsidRPr="00FC1D53">
        <w:t>s.e.m.</w:t>
      </w:r>
      <w:proofErr w:type="spellEnd"/>
      <w:r w:rsidR="00CD3729" w:rsidRPr="00FC1D53">
        <w:t xml:space="preserve">; </w:t>
      </w:r>
      <w:r w:rsidR="006606E7">
        <w:t>blue</w:t>
      </w:r>
      <w:r w:rsidR="00FD12E8" w:rsidRPr="00FC1D53">
        <w:t xml:space="preserve"> </w:t>
      </w:r>
      <w:r w:rsidR="00CD3729" w:rsidRPr="00FC1D53">
        <w:t>dots represent individual observations</w:t>
      </w:r>
      <w:r w:rsidR="00CD3729" w:rsidRPr="00EB52B5">
        <w:t xml:space="preserve">. </w:t>
      </w:r>
    </w:p>
    <w:p w14:paraId="40E50C71" w14:textId="67D78BC6" w:rsidR="00767393" w:rsidRDefault="0020089B" w:rsidP="00767393">
      <w:pPr>
        <w:spacing w:line="240" w:lineRule="auto"/>
        <w:jc w:val="center"/>
        <w:rPr>
          <w:b/>
          <w:bCs/>
        </w:rPr>
      </w:pPr>
      <w:r w:rsidRPr="0020089B">
        <w:t xml:space="preserve"> </w:t>
      </w:r>
      <w:r w:rsidR="00667BD3">
        <w:rPr>
          <w:noProof/>
        </w:rPr>
        <w:drawing>
          <wp:inline distT="0" distB="0" distL="0" distR="0" wp14:anchorId="77A63257" wp14:editId="397B8FF2">
            <wp:extent cx="5760720" cy="3836035"/>
            <wp:effectExtent l="0" t="0" r="0" b="0"/>
            <wp:docPr id="1570986786" name="Image 25" descr="Une image contenant diagramme, texte, ligne, Dessin techniqu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0986786" name="Image 25" descr="Une image contenant diagramme, texte, ligne, Dessin technique&#10;&#10;Le contenu généré par l’IA peut être incorrect."/>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60720" cy="3836035"/>
                    </a:xfrm>
                    <a:prstGeom prst="rect">
                      <a:avLst/>
                    </a:prstGeom>
                    <a:noFill/>
                    <a:ln>
                      <a:noFill/>
                    </a:ln>
                  </pic:spPr>
                </pic:pic>
              </a:graphicData>
            </a:graphic>
          </wp:inline>
        </w:drawing>
      </w:r>
    </w:p>
    <w:p w14:paraId="55D2581E" w14:textId="1800F9E6" w:rsidR="00964C98" w:rsidRPr="00CF03A9" w:rsidRDefault="00767393" w:rsidP="00964C98">
      <w:pPr>
        <w:spacing w:line="240" w:lineRule="auto"/>
      </w:pPr>
      <w:r w:rsidRPr="009E1E99">
        <w:rPr>
          <w:b/>
          <w:bCs/>
          <w:color w:val="000000" w:themeColor="text1"/>
        </w:rPr>
        <w:t xml:space="preserve">Supplementary Figure </w:t>
      </w:r>
      <w:r w:rsidR="009704F7" w:rsidRPr="009E1E99">
        <w:rPr>
          <w:b/>
          <w:bCs/>
          <w:color w:val="000000" w:themeColor="text1"/>
        </w:rPr>
        <w:t>2</w:t>
      </w:r>
      <w:r w:rsidRPr="009E1E99">
        <w:rPr>
          <w:b/>
          <w:bCs/>
          <w:color w:val="000000" w:themeColor="text1"/>
        </w:rPr>
        <w:t xml:space="preserve"> | Accuracy in the paced tapping tasks of the BAASTA battery. </w:t>
      </w:r>
      <w:r w:rsidRPr="009E1E99">
        <w:rPr>
          <w:color w:val="000000" w:themeColor="text1"/>
        </w:rPr>
        <w:t xml:space="preserve">Accuracy is expressed as the angle of the vector R (θ, or relative phase, in degrees), indicating whether participants tapped before (negative values) or after (positive values) the pacing event. Accuracy was computed only if synchronization performance exceeded chance level, as determined by the Rayleigh test for circular uniformity </w:t>
      </w:r>
      <w:r w:rsidRPr="009E1E99">
        <w:rPr>
          <w:color w:val="000000" w:themeColor="text1"/>
        </w:rPr>
        <w:fldChar w:fldCharType="begin"/>
      </w:r>
      <w:r w:rsidRPr="009E1E99">
        <w:rPr>
          <w:color w:val="000000" w:themeColor="text1"/>
        </w:rPr>
        <w:instrText xml:space="preserve"> ADDIN ZOTERO_ITEM CSL_CITATION {"citationID":"8TrEl3bt","properties":{"formattedCitation":"(Dalla Bella et al., 2017, 2024; Sowi\\uc0\\u324{}ski &amp; Dalla Bella, 2013)","plainCitation":"(Dalla Bella et al., 2017, 2024; Sowiński &amp; Dalla Bella, 2013)","noteIndex":0},"citationItems":[{"id":3549,"uris":["http://zotero.org/users/2212442/items/CFMPMVAL"],"itemData":{"id":3549,"type":"article-journal","abstract":"The Battery for the Assessment of Auditory Sensorimotor and Timing Abilities (BAASTA) is a new tool for the systematic assessment of perceptual and sensorimotor timing skills. It spans a broad range of timing skills aimed at differentiating individual timing profiles. BAASTA consists of sensitive time perception and production tasks. Perceptual tasks include duration discrimination, anisochrony detection (with tones and music), and a version of the Beat Alignment Task. Perceptual thresholds for duration discrimination and anisochrony detection are estimated with a maximum likelihood procedure (MLP) algorithm. Production tasks use finger tapping and include unpaced and paced tapping (with tones and music), synchronization-continuation, and adaptive tapping to a sequence with a tempo change. BAASTA was tested in a proof-of-concept study with 20 non-musicians (Experiment 1). To validate the results of the MLP procedure, less widespread than standard staircase methods, three perceptual tasks of the battery (duration discrimination, anisochrony detection with tones, and with music) were further tested in a second group of non-musicians using 2 down / 1 up and 3 down / 1 up staircase paradigms (n = 24) (Experiment 2). The results show that the timing profiles provided by BAASTA allow to detect cases of timing/rhythm disorders. In addition, perceptual thresholds yielded by the MLP algorithm, although generally comparable to the results provided by standard staircase, tend to be slightly lower. In sum, BAASTA provides a comprehensive battery to test perceptual and sensorimotor timing skills, and to detect timing/rhythm deficits.","container-title":"Behavior Research Methods","DOI":"10.3758/s13428-016-0773-6","ISSN":"1554-3528","issue":"3","journalAbbreviation":"Behav Res Methods","language":"eng","note":"PMID: 27443353","page":"1128-1145","source":"PubMed","title":"BAASTA: Battery for the Assessment of Auditory Sensorimotor and Timing Abilities","title-short":"BAASTA","volume":"49","author":[{"family":"Dalla Bella","given":"Simone"},{"family":"Farrugia","given":"Nicolas"},{"family":"Benoit","given":"Charles-Etienne"},{"family":"Begel","given":"Valentin"},{"family":"Verga","given":"Laura"},{"family":"Harding","given":"Eleanor"},{"family":"Kotz","given":"Sonja A."}],"issued":{"date-parts":[["2017",6]]}}},{"id":12657,"uris":["http://zotero.org/users/2212442/items/KUSK9HLQ"],"itemData":{"id":12657,"type":"article-journal","abstract":"Timing and rhythm abilities are complex and multidimensional skills that are highly widespread in the general population. This complexity can be partly captured by the Battery for the Assessment of Auditory Sensorimotor and Timing Abilities (BAASTA). The battery, consisting of four perceptual and five sensorimotor tests (finger-tapping), has been used in healthy adults and in clinical populations (e.g., Parkinson’s disease, ADHD, developmental dyslexia, stuttering), and shows sensitivity to individual differences and impairment. However, major limitations for the generalized use of this tool are the lack of reliable and standardized norms and of a version of the battery that can be used outside the lab. To circumvent these caveats, we put forward a new version of BAASTA on a tablet device capable of ensuring lab-equivalent measurements of timing and rhythm abilities. We present normative data obtained with this version of BAASTA from over 100 healthy adults between the ages of 18 and 87 years in a test–retest protocol. Moreover, we propose a new composite score to summarize beat-based rhythm capacities, the Beat Tracking Index (BTI), with close to excellent test–retest reliability. BTI derives from two BAASTA tests (beat alignment, paced tapping), and offers a swift and practical way of measuring rhythmic abilities when research imposes strong time constraints. This mobile BAASTA implementation is more inclusive and far-reaching, while opening new possibilities for reliable remote testing of rhythmic abilities by leveraging accessible and cost-efficient technologies.","container-title":"Behavior Research Methods","DOI":"10.3758/s13428-024-02363-x","ISSN":"1554-3528","journalAbbreviation":"Behav Res","language":"en","source":"Springer Link","title":"Mobile version of the Battery for the Assessment of Auditory Sensorimotor and Timing Abilities (BAASTA): Implementation and adult norms","title-short":"Mobile version of the Battery for the Assessment of Auditory Sensorimotor and Timing Abilities (BAASTA)","URL":"https://doi.org/10.3758/s13428-024-02363-x","author":[{"family":"Dalla Bella","given":"Simone"},{"family":"Foster","given":"Nicholas E. V."},{"family":"Laflamme","given":"Hugo"},{"family":"Zagala","given":"Agnès"},{"family":"Melissa","given":"Kadi"},{"family":"Komeilipoor","given":"Naeem"},{"family":"Blais","given":"Mélody"},{"family":"Rigoulot","given":"Simon"},{"family":"Kotz","given":"Sonja A."}],"accessed":{"date-parts":[["2024",4,5]]},"issued":{"date-parts":[["2024",3,8]]}}},{"id":11551,"uris":["http://zotero.org/users/2212442/items/MHE28HL2"],"itemData":{"id":11551,"type":"article-journal","abstract":"Moving to the beat of music is natural and spontaneous for humans. Yet some individuals, so-called ‘beat deaf', may differ from the majority by being unable to synchronize their movements to musical beat. This condition was recently described in Mathieu (Phillips-Silver et al. (2011). Neuropsychologia, 49, 961–969), a beat-deaf individual, showing inaccurate motor synchronization to the beat accompanied by poor beat perception, with spared pitch processing. It has been</w:instrText>
      </w:r>
      <w:r w:rsidRPr="009E1E99">
        <w:rPr>
          <w:color w:val="000000" w:themeColor="text1"/>
          <w:lang w:val="it-IT"/>
        </w:rPr>
        <w:instrText xml:space="preserve"> suggested that beat deafness is the outcome of impoverished beat perception. Deficient synchronization to the beat, however, may also result from inaccurate mapping of the perceived beat to movement. To test this possibility, we asked 99 non-musicians to synchronize with musical and non-musical stimuli via hand tapping. Ten among them who revealed particularly poor synchronization were submitted to a thorough assessment of motor synchronization to various pacing stimuli and of beat perception. Four participants showed poor synchronization in absence of poor pitch perception; moreover, among them, two individuals were unable to synchronize to music, in spite of unimpaired detection of small durational deviations in musical and non-musical sequences, and normal rhythm discrimination. This mismatch of perception and action points toward disrupted auditory-motor mapping as the key impairment accounting for poor synchronization to the beat.","container-title":"Neuropsychologia","DOI":"10.1016/j.neuropsychologia.2013.06.027","ISSN":"0028-3932","issue":"10","journalAbbreviation":"Neuropsychologia","language":"en","page":"1952-1963","source":"ScienceDirect","title":"Poor synchronization to the beat may result from deficient auditory-motor mapping","volume":"51","author":[{"family":"Sowiński","given":"Jakub"},{"family":"Dalla Bella","given":"Simone"}],"issued":{"date-parts":[["2013",8,1]]}}}],"schema":"https://github.com/citation-style-language/schema/raw/master/csl-citation.json"} </w:instrText>
      </w:r>
      <w:r w:rsidRPr="009E1E99">
        <w:rPr>
          <w:color w:val="000000" w:themeColor="text1"/>
        </w:rPr>
        <w:fldChar w:fldCharType="separate"/>
      </w:r>
      <w:r w:rsidRPr="009E1E99">
        <w:rPr>
          <w:rFonts w:cs="Times New Roman"/>
          <w:color w:val="000000" w:themeColor="text1"/>
          <w:lang w:val="it-IT"/>
        </w:rPr>
        <w:t>(see e.g., Dalla Bella et al., 2017, 2024; Sowiński &amp; Dalla Bella, 2013)</w:t>
      </w:r>
      <w:r w:rsidRPr="009E1E99">
        <w:rPr>
          <w:color w:val="000000" w:themeColor="text1"/>
        </w:rPr>
        <w:fldChar w:fldCharType="end"/>
      </w:r>
      <w:r w:rsidRPr="009E1E99">
        <w:rPr>
          <w:color w:val="000000" w:themeColor="text1"/>
          <w:lang w:val="it-IT"/>
        </w:rPr>
        <w:t>.</w:t>
      </w:r>
      <w:r w:rsidR="00885DD0" w:rsidRPr="009E1E99">
        <w:rPr>
          <w:color w:val="000000" w:themeColor="text1"/>
          <w:lang w:val="it-IT"/>
        </w:rPr>
        <w:t xml:space="preserve"> </w:t>
      </w:r>
      <w:r w:rsidR="00885DD0" w:rsidRPr="009E1E99">
        <w:rPr>
          <w:color w:val="000000" w:themeColor="text1"/>
        </w:rPr>
        <w:t xml:space="preserve">For paced tapping tasks with a metronome, </w:t>
      </w:r>
      <w:r w:rsidR="00E32768">
        <w:rPr>
          <w:color w:val="000000" w:themeColor="text1"/>
        </w:rPr>
        <w:t>450 and 600 indicates</w:t>
      </w:r>
      <w:r w:rsidR="00885DD0" w:rsidRPr="009E1E99">
        <w:rPr>
          <w:color w:val="000000" w:themeColor="text1"/>
        </w:rPr>
        <w:t xml:space="preserve"> the inter-onset interval</w:t>
      </w:r>
      <w:r w:rsidR="00E32768">
        <w:rPr>
          <w:color w:val="000000" w:themeColor="text1"/>
        </w:rPr>
        <w:t xml:space="preserve"> in </w:t>
      </w:r>
      <w:proofErr w:type="spellStart"/>
      <w:r w:rsidR="00E32768">
        <w:rPr>
          <w:color w:val="000000" w:themeColor="text1"/>
        </w:rPr>
        <w:t>ms</w:t>
      </w:r>
      <w:r w:rsidR="00885DD0" w:rsidRPr="009E1E99">
        <w:rPr>
          <w:color w:val="000000" w:themeColor="text1"/>
        </w:rPr>
        <w:t>.</w:t>
      </w:r>
      <w:proofErr w:type="spellEnd"/>
      <w:r w:rsidR="00885DD0" w:rsidRPr="009E1E99">
        <w:rPr>
          <w:color w:val="000000" w:themeColor="text1"/>
        </w:rPr>
        <w:t xml:space="preserve"> For paced tapping with music, Music 1 corresponds to an extract from Badinerie (</w:t>
      </w:r>
      <w:r w:rsidR="00B32A88">
        <w:rPr>
          <w:color w:val="000000" w:themeColor="text1"/>
        </w:rPr>
        <w:t>Bach</w:t>
      </w:r>
      <w:r w:rsidR="00885DD0" w:rsidRPr="009E1E99">
        <w:rPr>
          <w:color w:val="000000" w:themeColor="text1"/>
        </w:rPr>
        <w:t>), and Music 2 to an extract from the Overture by Rossini.</w:t>
      </w:r>
      <w:r w:rsidR="00964C98">
        <w:rPr>
          <w:color w:val="000000" w:themeColor="text1"/>
        </w:rPr>
        <w:t xml:space="preserve"> </w:t>
      </w:r>
      <w:r w:rsidR="00964C98" w:rsidRPr="00EB52B5">
        <w:t>Boxes show the interquartile range (IQR; 25</w:t>
      </w:r>
      <w:r w:rsidR="00964C98" w:rsidRPr="00EB52B5">
        <w:rPr>
          <w:vertAlign w:val="superscript"/>
        </w:rPr>
        <w:t>th</w:t>
      </w:r>
      <w:r w:rsidR="00964C98" w:rsidRPr="00EB52B5">
        <w:t>-75</w:t>
      </w:r>
      <w:r w:rsidR="00964C98" w:rsidRPr="00EB52B5">
        <w:rPr>
          <w:vertAlign w:val="superscript"/>
        </w:rPr>
        <w:t>th</w:t>
      </w:r>
      <w:r w:rsidR="00964C98" w:rsidRPr="00EB52B5">
        <w:t xml:space="preserve"> percentiles) with the median as the central line; whiskers extend to 1.5×IQR. Black dots indicate the </w:t>
      </w:r>
      <w:proofErr w:type="gramStart"/>
      <w:r w:rsidR="00964C98" w:rsidRPr="00EB52B5">
        <w:t>mean</w:t>
      </w:r>
      <w:proofErr w:type="gramEnd"/>
      <w:r w:rsidR="00964C98" w:rsidRPr="00EB52B5">
        <w:t xml:space="preserve"> with error bars representing the </w:t>
      </w:r>
      <w:proofErr w:type="spellStart"/>
      <w:r w:rsidR="00964C98" w:rsidRPr="00EB52B5">
        <w:t>s.e.m.</w:t>
      </w:r>
      <w:proofErr w:type="spellEnd"/>
      <w:r w:rsidR="00964C98" w:rsidRPr="00EB52B5">
        <w:t xml:space="preserve">; </w:t>
      </w:r>
      <w:r w:rsidR="006606E7">
        <w:t>blue</w:t>
      </w:r>
      <w:r w:rsidR="00964C98" w:rsidRPr="00EB52B5">
        <w:t xml:space="preserve"> dots represent individual observations. </w:t>
      </w:r>
    </w:p>
    <w:p w14:paraId="2E1B1455" w14:textId="018B5E87" w:rsidR="00767393" w:rsidRPr="00885DD0" w:rsidRDefault="00767393" w:rsidP="00767393">
      <w:pPr>
        <w:spacing w:line="240" w:lineRule="auto"/>
        <w:rPr>
          <w:b/>
          <w:bCs/>
        </w:rPr>
      </w:pPr>
    </w:p>
    <w:p w14:paraId="37380CB5" w14:textId="0BFA45F1" w:rsidR="00F71614" w:rsidRPr="00885DD0" w:rsidRDefault="00F71614" w:rsidP="00F71614">
      <w:pPr>
        <w:spacing w:line="240" w:lineRule="auto"/>
        <w:rPr>
          <w:noProof/>
        </w:rPr>
      </w:pPr>
    </w:p>
    <w:p w14:paraId="2E081137" w14:textId="37F48230" w:rsidR="00981182" w:rsidRPr="00981182" w:rsidRDefault="003B66F6" w:rsidP="00981182">
      <w:pPr>
        <w:spacing w:line="240" w:lineRule="auto"/>
      </w:pPr>
      <w:r w:rsidRPr="003B66F6">
        <w:rPr>
          <w:noProof/>
          <w14:ligatures w14:val="standardContextual"/>
        </w:rPr>
        <w:t xml:space="preserve"> </w:t>
      </w:r>
      <w:r w:rsidRPr="003B66F6">
        <w:rPr>
          <w:noProof/>
        </w:rPr>
        <w:drawing>
          <wp:inline distT="0" distB="0" distL="0" distR="0" wp14:anchorId="53441E0E" wp14:editId="6D9492CF">
            <wp:extent cx="5760720" cy="3926205"/>
            <wp:effectExtent l="0" t="0" r="0" b="0"/>
            <wp:docPr id="82392032" name="Image 1" descr="Une image contenant diagramme, croquis, dessin, lign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92032" name="Image 1" descr="Une image contenant diagramme, croquis, dessin, ligne&#10;&#10;Le contenu généré par l’IA peut être incorrect."/>
                    <pic:cNvPicPr/>
                  </pic:nvPicPr>
                  <pic:blipFill>
                    <a:blip r:embed="rId8"/>
                    <a:stretch>
                      <a:fillRect/>
                    </a:stretch>
                  </pic:blipFill>
                  <pic:spPr>
                    <a:xfrm>
                      <a:off x="0" y="0"/>
                      <a:ext cx="5760720" cy="3926205"/>
                    </a:xfrm>
                    <a:prstGeom prst="rect">
                      <a:avLst/>
                    </a:prstGeom>
                  </pic:spPr>
                </pic:pic>
              </a:graphicData>
            </a:graphic>
          </wp:inline>
        </w:drawing>
      </w:r>
    </w:p>
    <w:p w14:paraId="7C4C43E8" w14:textId="765AD2BA" w:rsidR="00F71614" w:rsidRPr="000D6647" w:rsidRDefault="00F71614" w:rsidP="00F71614">
      <w:pPr>
        <w:spacing w:line="240" w:lineRule="auto"/>
        <w:rPr>
          <w:b/>
          <w:bCs/>
        </w:rPr>
      </w:pPr>
      <w:r>
        <w:rPr>
          <w:b/>
          <w:bCs/>
          <w:noProof/>
        </w:rPr>
        <w:t xml:space="preserve">Supplementary </w:t>
      </w:r>
      <w:r w:rsidRPr="00AF5CCF">
        <w:rPr>
          <w:b/>
          <w:bCs/>
          <w:noProof/>
        </w:rPr>
        <w:t>Figure</w:t>
      </w:r>
      <w:r>
        <w:rPr>
          <w:b/>
          <w:bCs/>
          <w:noProof/>
        </w:rPr>
        <w:t xml:space="preserve"> </w:t>
      </w:r>
      <w:r w:rsidR="00182046">
        <w:rPr>
          <w:b/>
          <w:bCs/>
          <w:noProof/>
        </w:rPr>
        <w:t>3</w:t>
      </w:r>
      <w:r w:rsidRPr="00AF5CCF">
        <w:rPr>
          <w:b/>
          <w:bCs/>
          <w:noProof/>
        </w:rPr>
        <w:t xml:space="preserve"> </w:t>
      </w:r>
      <w:r w:rsidRPr="006C281D">
        <w:rPr>
          <w:b/>
          <w:bCs/>
        </w:rPr>
        <w:t xml:space="preserve">| Correlation plots between performance in the </w:t>
      </w:r>
      <w:r w:rsidR="00246DCE">
        <w:rPr>
          <w:b/>
          <w:bCs/>
        </w:rPr>
        <w:t>explicit tasks from the BAASTA</w:t>
      </w:r>
      <w:r w:rsidRPr="006C281D">
        <w:rPr>
          <w:b/>
          <w:bCs/>
        </w:rPr>
        <w:t xml:space="preserve">. </w:t>
      </w:r>
      <w:r w:rsidR="00DE37C2" w:rsidRPr="00DE37C2">
        <w:t>BAT scores correspond to sensitivity index (</w:t>
      </w:r>
      <w:proofErr w:type="gramStart"/>
      <w:r w:rsidR="00DE37C2" w:rsidRPr="00DE37C2">
        <w:t>d′)</w:t>
      </w:r>
      <w:proofErr w:type="gramEnd"/>
      <w:r w:rsidR="00DE37C2" w:rsidRPr="00DE37C2">
        <w:t xml:space="preserve">. Performance in paced tapping tasks is indexed by consistency (logit-transformed vector length). For paced tapping with a metronome, values 450 and 600 indicate the inter-onset intervals in milliseconds. </w:t>
      </w:r>
      <w:proofErr w:type="gramStart"/>
      <w:r w:rsidR="00DE37C2" w:rsidRPr="00DE37C2">
        <w:t>For paced</w:t>
      </w:r>
      <w:proofErr w:type="gramEnd"/>
      <w:r w:rsidR="00DE37C2" w:rsidRPr="00DE37C2">
        <w:t xml:space="preserve"> tapping with music, Music 1 refers to an extract from Badinerie (</w:t>
      </w:r>
      <w:r w:rsidR="00B32A88">
        <w:t>Bach</w:t>
      </w:r>
      <w:r w:rsidR="00DE37C2" w:rsidRPr="00DE37C2">
        <w:t>), and Music 2 to an extract from the Overture by Rossini. Pearson’s r is reported as the correlation coefficient. Regression lines are shown with shaded areas representing 95% confidence intervals. **p &lt; .001.</w:t>
      </w:r>
    </w:p>
    <w:p w14:paraId="18B0C4F6" w14:textId="77777777" w:rsidR="004D42D5" w:rsidRPr="002956F2" w:rsidRDefault="004D42D5" w:rsidP="004D42D5">
      <w:pPr>
        <w:pStyle w:val="NormalWeb"/>
        <w:jc w:val="both"/>
        <w:rPr>
          <w:b/>
          <w:bCs/>
          <w:color w:val="FF0000"/>
          <w:sz w:val="18"/>
          <w:szCs w:val="18"/>
        </w:rPr>
      </w:pPr>
    </w:p>
    <w:p w14:paraId="174D4A38" w14:textId="6A19A411" w:rsidR="00B65FD4" w:rsidRPr="00B65FD4" w:rsidRDefault="00F71145" w:rsidP="00B65FD4">
      <w:pPr>
        <w:jc w:val="center"/>
        <w:rPr>
          <w:b/>
          <w:bCs/>
          <w:noProof/>
        </w:rPr>
      </w:pPr>
      <w:r>
        <w:rPr>
          <w:noProof/>
        </w:rPr>
        <w:drawing>
          <wp:inline distT="0" distB="0" distL="0" distR="0" wp14:anchorId="421552AF" wp14:editId="4CD3FEE8">
            <wp:extent cx="5760720" cy="3703320"/>
            <wp:effectExtent l="0" t="0" r="0" b="0"/>
            <wp:docPr id="1367004874" name="Image 2" descr="Une image contenant texte, diagramme, ligne, Parallèl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7004874" name="Image 2" descr="Une image contenant texte, diagramme, ligne, Parallèle&#10;&#10;Le contenu généré par l’IA peut être incorrect."/>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60720" cy="3703320"/>
                    </a:xfrm>
                    <a:prstGeom prst="rect">
                      <a:avLst/>
                    </a:prstGeom>
                    <a:noFill/>
                    <a:ln>
                      <a:noFill/>
                    </a:ln>
                  </pic:spPr>
                </pic:pic>
              </a:graphicData>
            </a:graphic>
          </wp:inline>
        </w:drawing>
      </w:r>
    </w:p>
    <w:p w14:paraId="62C09567" w14:textId="23C9B66C" w:rsidR="002B75D0" w:rsidRPr="0076082C" w:rsidRDefault="004D42D5" w:rsidP="002B75D0">
      <w:pPr>
        <w:spacing w:line="240" w:lineRule="auto"/>
        <w:rPr>
          <w:rFonts w:cs="Times New Roman"/>
        </w:rPr>
      </w:pPr>
      <w:r w:rsidRPr="0076082C">
        <w:rPr>
          <w:b/>
          <w:bCs/>
          <w:noProof/>
        </w:rPr>
        <w:t xml:space="preserve">Supplementary Figure </w:t>
      </w:r>
      <w:r w:rsidR="00FC6052" w:rsidRPr="0076082C">
        <w:rPr>
          <w:b/>
          <w:bCs/>
          <w:noProof/>
        </w:rPr>
        <w:t>4</w:t>
      </w:r>
      <w:r w:rsidRPr="0076082C">
        <w:rPr>
          <w:b/>
          <w:bCs/>
          <w:noProof/>
        </w:rPr>
        <w:t xml:space="preserve"> </w:t>
      </w:r>
      <w:r w:rsidRPr="0076082C">
        <w:rPr>
          <w:b/>
          <w:bCs/>
        </w:rPr>
        <w:t>| Relation between the perceptual (a,</w:t>
      </w:r>
      <w:r w:rsidR="002454F4">
        <w:rPr>
          <w:b/>
          <w:bCs/>
        </w:rPr>
        <w:t xml:space="preserve"> </w:t>
      </w:r>
      <w:r w:rsidRPr="0076082C">
        <w:rPr>
          <w:b/>
          <w:bCs/>
        </w:rPr>
        <w:t>b</w:t>
      </w:r>
      <w:r w:rsidR="002454F4">
        <w:rPr>
          <w:b/>
          <w:bCs/>
        </w:rPr>
        <w:t>)</w:t>
      </w:r>
      <w:r w:rsidRPr="0076082C">
        <w:rPr>
          <w:b/>
          <w:bCs/>
        </w:rPr>
        <w:t xml:space="preserve"> and sensorimotor (c,</w:t>
      </w:r>
      <w:r w:rsidR="002454F4">
        <w:rPr>
          <w:b/>
          <w:bCs/>
        </w:rPr>
        <w:t xml:space="preserve"> </w:t>
      </w:r>
      <w:r w:rsidRPr="0076082C">
        <w:rPr>
          <w:b/>
          <w:bCs/>
        </w:rPr>
        <w:t>d) components of the BTI and age (a, d) and formal musical training (b, c)</w:t>
      </w:r>
      <w:r w:rsidR="00CF591A" w:rsidRPr="0076082C">
        <w:rPr>
          <w:b/>
          <w:bCs/>
        </w:rPr>
        <w:t xml:space="preserve">. </w:t>
      </w:r>
      <w:r w:rsidR="000E0063" w:rsidRPr="0076082C">
        <w:t xml:space="preserve">Perceptual score is the standardized BAT d’, and Sensorimotor score is the </w:t>
      </w:r>
      <w:r w:rsidR="0076082C">
        <w:t>c</w:t>
      </w:r>
      <w:r w:rsidR="000E0063" w:rsidRPr="0076082C">
        <w:t>omposite consistency score across the synchronization tasks</w:t>
      </w:r>
      <w:r w:rsidR="002B75D0" w:rsidRPr="0076082C">
        <w:t>.</w:t>
      </w:r>
      <w:r w:rsidR="00EE281A" w:rsidRPr="0076082C">
        <w:t xml:space="preserve"> </w:t>
      </w:r>
      <w:r w:rsidR="002B75D0" w:rsidRPr="0076082C">
        <w:rPr>
          <w:rFonts w:cs="Times New Roman"/>
        </w:rPr>
        <w:t xml:space="preserve">Regression lines are shown with shaded areas representing 95% confidence intervals for the prediction, and </w:t>
      </w:r>
      <w:r w:rsidR="002B75D0" w:rsidRPr="0076082C">
        <w:rPr>
          <w:rFonts w:cs="Times New Roman"/>
          <w:i/>
          <w:iCs/>
        </w:rPr>
        <w:t>p</w:t>
      </w:r>
      <w:r w:rsidR="002B75D0" w:rsidRPr="0076082C">
        <w:rPr>
          <w:rFonts w:cs="Times New Roman"/>
        </w:rPr>
        <w:t xml:space="preserve">-values are derived from multiple linear regressions including both age and musical training as predictors. </w:t>
      </w:r>
    </w:p>
    <w:p w14:paraId="067EB530" w14:textId="1130792C" w:rsidR="004D42D5" w:rsidRDefault="004D42D5" w:rsidP="004D42D5">
      <w:pPr>
        <w:rPr>
          <w:color w:val="EE0000"/>
        </w:rPr>
      </w:pPr>
    </w:p>
    <w:p w14:paraId="2366F6E5" w14:textId="77777777" w:rsidR="00A31B55" w:rsidRDefault="00A31B55" w:rsidP="004D42D5">
      <w:pPr>
        <w:rPr>
          <w:color w:val="EE0000"/>
        </w:rPr>
      </w:pPr>
    </w:p>
    <w:p w14:paraId="5435F305" w14:textId="77777777" w:rsidR="00A31B55" w:rsidRPr="005B5188" w:rsidRDefault="00A31B55" w:rsidP="004D42D5">
      <w:pPr>
        <w:rPr>
          <w:color w:val="EE0000"/>
        </w:rPr>
      </w:pPr>
    </w:p>
    <w:p w14:paraId="5FF3C347" w14:textId="501D600A" w:rsidR="004D42D5" w:rsidRPr="004661C5" w:rsidRDefault="004E4F2D" w:rsidP="00650C1E">
      <w:pPr>
        <w:jc w:val="center"/>
      </w:pPr>
      <w:r>
        <w:rPr>
          <w:noProof/>
        </w:rPr>
        <w:drawing>
          <wp:inline distT="0" distB="0" distL="0" distR="0" wp14:anchorId="1C50E1F8" wp14:editId="4EBC37FE">
            <wp:extent cx="5760720" cy="3291840"/>
            <wp:effectExtent l="0" t="0" r="0" b="3810"/>
            <wp:docPr id="59775131" name="Image 3" descr="Une image contenant texte, capture d’écran, diagramme, carré&#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775131" name="Image 3" descr="Une image contenant texte, capture d’écran, diagramme, carré&#10;&#10;Le contenu généré par l’IA peut être incorrect."/>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60720" cy="3291840"/>
                    </a:xfrm>
                    <a:prstGeom prst="rect">
                      <a:avLst/>
                    </a:prstGeom>
                    <a:noFill/>
                    <a:ln>
                      <a:noFill/>
                    </a:ln>
                  </pic:spPr>
                </pic:pic>
              </a:graphicData>
            </a:graphic>
          </wp:inline>
        </w:drawing>
      </w:r>
    </w:p>
    <w:p w14:paraId="56F18DE2" w14:textId="3E016290" w:rsidR="00767393" w:rsidRDefault="004D42D5" w:rsidP="00E71E2C">
      <w:pPr>
        <w:spacing w:line="240" w:lineRule="auto"/>
      </w:pPr>
      <w:r w:rsidRPr="00E71E2C">
        <w:rPr>
          <w:b/>
          <w:bCs/>
        </w:rPr>
        <w:t xml:space="preserve">Supplementary Figure </w:t>
      </w:r>
      <w:r w:rsidR="004A791E" w:rsidRPr="00E71E2C">
        <w:rPr>
          <w:b/>
          <w:bCs/>
        </w:rPr>
        <w:t>5</w:t>
      </w:r>
      <w:r w:rsidRPr="00E71E2C">
        <w:t xml:space="preserve"> </w:t>
      </w:r>
      <w:r w:rsidRPr="00E71E2C">
        <w:rPr>
          <w:b/>
          <w:bCs/>
        </w:rPr>
        <w:t>| The Executive Function</w:t>
      </w:r>
      <w:r w:rsidR="007876DD" w:rsidRPr="00E71E2C">
        <w:rPr>
          <w:b/>
          <w:bCs/>
        </w:rPr>
        <w:t>ing</w:t>
      </w:r>
      <w:r w:rsidRPr="00E71E2C">
        <w:rPr>
          <w:b/>
          <w:bCs/>
        </w:rPr>
        <w:t xml:space="preserve"> Index (EFI). </w:t>
      </w:r>
      <w:r w:rsidR="00E71E2C" w:rsidRPr="00E71E2C">
        <w:t>(a) Pairwise correlations between the z-scores of the four EFI components: sustained attention, inhibition, working memory (WM), and cognitive flexibility. p values refer to these correlations.</w:t>
      </w:r>
      <w:r w:rsidR="00DD724C">
        <w:t xml:space="preserve"> </w:t>
      </w:r>
      <w:r w:rsidR="00E71E2C" w:rsidRPr="00E71E2C">
        <w:t xml:space="preserve">(b) Distribution of EFI scores. </w:t>
      </w:r>
      <w:r w:rsidR="006E42E3">
        <w:t>The b</w:t>
      </w:r>
      <w:r w:rsidR="00E71E2C" w:rsidRPr="00E71E2C">
        <w:t>ox show</w:t>
      </w:r>
      <w:r w:rsidR="006E42E3">
        <w:t>s</w:t>
      </w:r>
      <w:r w:rsidR="00E71E2C" w:rsidRPr="00E71E2C">
        <w:t xml:space="preserve"> the interquartile range (IQR; 25th–75th percentiles), with the median as the central line; whiskers extend to 1.5 × IQR. Black dots indicate the </w:t>
      </w:r>
      <w:proofErr w:type="gramStart"/>
      <w:r w:rsidR="00E71E2C" w:rsidRPr="00E71E2C">
        <w:t>mean</w:t>
      </w:r>
      <w:proofErr w:type="gramEnd"/>
      <w:r w:rsidR="00E71E2C" w:rsidRPr="00E71E2C">
        <w:t xml:space="preserve"> with error bars representing the standard error of the mean (</w:t>
      </w:r>
      <w:proofErr w:type="spellStart"/>
      <w:r w:rsidR="00E71E2C" w:rsidRPr="00E71E2C">
        <w:t>s.e.m.</w:t>
      </w:r>
      <w:proofErr w:type="spellEnd"/>
      <w:r w:rsidR="00E71E2C" w:rsidRPr="00E71E2C">
        <w:t>); grey dots represent individual observations.</w:t>
      </w:r>
      <w:r w:rsidR="00B270B1">
        <w:t xml:space="preserve"> </w:t>
      </w:r>
      <w:r w:rsidR="00E71E2C" w:rsidRPr="00E71E2C">
        <w:t>Note: the EFI is computed from z-scores but is not itself standardized; its mean and standard deviation therefore deviate slightly from 0 and 1, respectively. WM = working memory. p &lt; .05, p &lt; .01, p &lt; .001.</w:t>
      </w:r>
    </w:p>
    <w:p w14:paraId="180AC396" w14:textId="77777777" w:rsidR="00E71E2C" w:rsidRDefault="00E71E2C" w:rsidP="00E71E2C">
      <w:pPr>
        <w:spacing w:line="240" w:lineRule="auto"/>
      </w:pPr>
    </w:p>
    <w:p w14:paraId="005EE0C5" w14:textId="77777777" w:rsidR="00E71E2C" w:rsidRPr="00E71E2C" w:rsidRDefault="00E71E2C" w:rsidP="00E71E2C">
      <w:pPr>
        <w:spacing w:line="240" w:lineRule="auto"/>
      </w:pPr>
    </w:p>
    <w:p w14:paraId="0CF2750E" w14:textId="25FF2CF8" w:rsidR="00717516" w:rsidRPr="00E54D9F" w:rsidRDefault="000E77AB" w:rsidP="00717516">
      <w:pPr>
        <w:spacing w:line="240" w:lineRule="auto"/>
      </w:pPr>
      <w:r>
        <w:rPr>
          <w:noProof/>
        </w:rPr>
        <w:drawing>
          <wp:inline distT="0" distB="0" distL="0" distR="0" wp14:anchorId="32853369" wp14:editId="50182EF5">
            <wp:extent cx="5760720" cy="2399030"/>
            <wp:effectExtent l="0" t="0" r="0" b="1270"/>
            <wp:docPr id="1659200334" name="Image 7" descr="Une image contenant texte, capture d’écran, ligne, Polic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9200334" name="Image 7" descr="Une image contenant texte, capture d’écran, ligne, Police&#10;&#10;Le contenu généré par l’IA peut être incorrect."/>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60720" cy="2399030"/>
                    </a:xfrm>
                    <a:prstGeom prst="rect">
                      <a:avLst/>
                    </a:prstGeom>
                    <a:noFill/>
                    <a:ln>
                      <a:noFill/>
                    </a:ln>
                  </pic:spPr>
                </pic:pic>
              </a:graphicData>
            </a:graphic>
          </wp:inline>
        </w:drawing>
      </w:r>
    </w:p>
    <w:p w14:paraId="4C815DE5" w14:textId="636E39D5" w:rsidR="00717516" w:rsidRPr="00E54D9F" w:rsidRDefault="00717516" w:rsidP="00717516">
      <w:pPr>
        <w:spacing w:line="240" w:lineRule="auto"/>
        <w:rPr>
          <w:b/>
          <w:bCs/>
        </w:rPr>
      </w:pPr>
      <w:r w:rsidRPr="00E54D9F">
        <w:rPr>
          <w:b/>
          <w:bCs/>
        </w:rPr>
        <w:t xml:space="preserve">Supplementary </w:t>
      </w:r>
      <w:r w:rsidR="008C3D63">
        <w:rPr>
          <w:b/>
          <w:bCs/>
        </w:rPr>
        <w:t>F</w:t>
      </w:r>
      <w:r w:rsidRPr="00E54D9F">
        <w:rPr>
          <w:b/>
          <w:bCs/>
        </w:rPr>
        <w:t xml:space="preserve">igure </w:t>
      </w:r>
      <w:r w:rsidR="00A37EAB" w:rsidRPr="00E54D9F">
        <w:rPr>
          <w:b/>
          <w:bCs/>
        </w:rPr>
        <w:t>6</w:t>
      </w:r>
      <w:r w:rsidRPr="00E54D9F">
        <w:rPr>
          <w:b/>
          <w:bCs/>
        </w:rPr>
        <w:t xml:space="preserve"> | </w:t>
      </w:r>
      <w:r w:rsidR="00E54D9F" w:rsidRPr="00E54D9F">
        <w:rPr>
          <w:b/>
          <w:bCs/>
        </w:rPr>
        <w:t xml:space="preserve">Relationship between reaction time benefits in the implicit rhythmic task (ΔRT) and each of the four standardized executive function scores contributing to the Executive Function Index. </w:t>
      </w:r>
      <w:r w:rsidR="00E54D9F" w:rsidRPr="00E54D9F">
        <w:t>Linear regression lines are shown with shaded areas indicating 95% confidence interval</w:t>
      </w:r>
      <w:r w:rsidR="00E54D9F" w:rsidRPr="00E54D9F">
        <w:rPr>
          <w:b/>
          <w:bCs/>
        </w:rPr>
        <w:t>s.</w:t>
      </w:r>
    </w:p>
    <w:p w14:paraId="677485CC" w14:textId="77777777" w:rsidR="00717516" w:rsidRDefault="00717516" w:rsidP="00767393"/>
    <w:p w14:paraId="1641321C" w14:textId="6002F1D0" w:rsidR="00FE78D2" w:rsidRDefault="00B45AD7" w:rsidP="00FE78D2">
      <w:pPr>
        <w:pStyle w:val="NormalWeb"/>
        <w:jc w:val="center"/>
      </w:pPr>
      <w:r>
        <w:rPr>
          <w:noProof/>
        </w:rPr>
        <w:drawing>
          <wp:inline distT="0" distB="0" distL="0" distR="0" wp14:anchorId="59ADF6A0" wp14:editId="72EE69AF">
            <wp:extent cx="5760720" cy="2880360"/>
            <wp:effectExtent l="0" t="0" r="0" b="0"/>
            <wp:docPr id="1272521671" name="Image 9" descr="Une image contenant ligne, capture d’écran, diagramme, Tracé&#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2521671" name="Image 9" descr="Une image contenant ligne, capture d’écran, diagramme, Tracé&#10;&#10;Le contenu généré par l’IA peut être incorrect."/>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60720" cy="2880360"/>
                    </a:xfrm>
                    <a:prstGeom prst="rect">
                      <a:avLst/>
                    </a:prstGeom>
                    <a:noFill/>
                    <a:ln>
                      <a:noFill/>
                    </a:ln>
                  </pic:spPr>
                </pic:pic>
              </a:graphicData>
            </a:graphic>
          </wp:inline>
        </w:drawing>
      </w:r>
    </w:p>
    <w:p w14:paraId="0452EE5E" w14:textId="1816E971" w:rsidR="00731386" w:rsidRPr="00F1333E" w:rsidRDefault="00FE78D2" w:rsidP="00F1333E">
      <w:pPr>
        <w:spacing w:line="240" w:lineRule="auto"/>
        <w:rPr>
          <w:rFonts w:eastAsia="Times New Roman" w:cs="Times New Roman"/>
          <w:b/>
          <w:bCs/>
          <w:sz w:val="24"/>
          <w:szCs w:val="24"/>
        </w:rPr>
      </w:pPr>
      <w:r w:rsidRPr="00F1333E">
        <w:rPr>
          <w:b/>
          <w:bCs/>
        </w:rPr>
        <w:t xml:space="preserve">Supplementary </w:t>
      </w:r>
      <w:r w:rsidR="008C3D63">
        <w:rPr>
          <w:b/>
          <w:bCs/>
        </w:rPr>
        <w:t>F</w:t>
      </w:r>
      <w:r w:rsidRPr="00F1333E">
        <w:rPr>
          <w:b/>
          <w:bCs/>
        </w:rPr>
        <w:t xml:space="preserve">igure </w:t>
      </w:r>
      <w:r w:rsidR="00C21B5D" w:rsidRPr="00F1333E">
        <w:rPr>
          <w:b/>
          <w:bCs/>
        </w:rPr>
        <w:t>7</w:t>
      </w:r>
      <w:r w:rsidRPr="00F1333E">
        <w:rPr>
          <w:b/>
          <w:bCs/>
        </w:rPr>
        <w:t xml:space="preserve"> </w:t>
      </w:r>
      <w:r w:rsidRPr="00F1333E">
        <w:rPr>
          <w:rFonts w:eastAsia="Times New Roman" w:cs="Times New Roman"/>
          <w:b/>
          <w:bCs/>
          <w:sz w:val="24"/>
          <w:szCs w:val="24"/>
        </w:rPr>
        <w:t xml:space="preserve">| </w:t>
      </w:r>
      <w:r w:rsidR="00F1333E" w:rsidRPr="00F1333E">
        <w:rPr>
          <w:rFonts w:eastAsia="Times New Roman" w:cs="Times New Roman"/>
          <w:b/>
          <w:bCs/>
          <w:sz w:val="24"/>
          <w:szCs w:val="24"/>
        </w:rPr>
        <w:t>Reaction time benefits as a function of explicit rhythmic abilities.</w:t>
      </w:r>
      <w:r w:rsidR="00F1333E">
        <w:rPr>
          <w:rFonts w:eastAsia="Times New Roman" w:cs="Times New Roman"/>
          <w:b/>
          <w:bCs/>
          <w:sz w:val="24"/>
          <w:szCs w:val="24"/>
        </w:rPr>
        <w:t xml:space="preserve"> </w:t>
      </w:r>
      <w:r w:rsidR="00F1333E" w:rsidRPr="00F1333E">
        <w:rPr>
          <w:rFonts w:eastAsia="Times New Roman" w:cs="Times New Roman"/>
          <w:sz w:val="24"/>
          <w:szCs w:val="24"/>
        </w:rPr>
        <w:t>ΔRT in the implicit rhythmic task plotted against the Beat Tracking Index (BTI), an index of explicit rhythm abilities. The regression line is shown with shaded areas representing 95% confidence intervals. “</w:t>
      </w:r>
      <w:proofErr w:type="spellStart"/>
      <w:r w:rsidR="00F1333E" w:rsidRPr="00F1333E">
        <w:rPr>
          <w:rFonts w:eastAsia="Times New Roman" w:cs="Times New Roman"/>
          <w:sz w:val="24"/>
          <w:szCs w:val="24"/>
        </w:rPr>
        <w:t>n.s</w:t>
      </w:r>
      <w:proofErr w:type="spellEnd"/>
      <w:r w:rsidR="00F1333E" w:rsidRPr="00F1333E">
        <w:rPr>
          <w:rFonts w:eastAsia="Times New Roman" w:cs="Times New Roman"/>
          <w:sz w:val="24"/>
          <w:szCs w:val="24"/>
        </w:rPr>
        <w:t>.” indicates non-significant associations (p &gt; .05).</w:t>
      </w:r>
    </w:p>
    <w:p w14:paraId="5E2C1D5C" w14:textId="7C8F3C40" w:rsidR="00FE78D2" w:rsidRDefault="00FE78D2" w:rsidP="00FE78D2">
      <w:pPr>
        <w:spacing w:line="240" w:lineRule="auto"/>
        <w:rPr>
          <w:rFonts w:eastAsia="Times New Roman" w:cs="Times New Roman"/>
          <w:color w:val="EE0000"/>
          <w:sz w:val="24"/>
          <w:szCs w:val="24"/>
        </w:rPr>
      </w:pPr>
    </w:p>
    <w:p w14:paraId="1BB43387" w14:textId="77777777" w:rsidR="00F4108F" w:rsidRPr="00CA4DE4" w:rsidRDefault="00F4108F" w:rsidP="00FE78D2">
      <w:pPr>
        <w:spacing w:line="240" w:lineRule="auto"/>
        <w:rPr>
          <w:rFonts w:eastAsia="Times New Roman" w:cs="Times New Roman"/>
          <w:b/>
          <w:bCs/>
          <w:color w:val="EE0000"/>
          <w:sz w:val="24"/>
          <w:szCs w:val="24"/>
        </w:rPr>
      </w:pPr>
    </w:p>
    <w:p w14:paraId="630C69FC" w14:textId="0293E34F" w:rsidR="008D7A85" w:rsidRDefault="007D60C7" w:rsidP="008D7A85">
      <w:pPr>
        <w:jc w:val="center"/>
        <w:rPr>
          <w:noProof/>
          <w:color w:val="FF0000"/>
        </w:rPr>
      </w:pPr>
      <w:r w:rsidRPr="007D60C7">
        <w:rPr>
          <w:rFonts w:eastAsia="Times New Roman" w:cs="Times New Roman"/>
          <w:sz w:val="24"/>
          <w:szCs w:val="24"/>
        </w:rPr>
        <w:t xml:space="preserve"> </w:t>
      </w:r>
      <w:r w:rsidR="008D7A85" w:rsidRPr="007D60C7">
        <w:rPr>
          <w:noProof/>
          <w:color w:val="FF0000"/>
        </w:rPr>
        <w:t xml:space="preserve"> </w:t>
      </w:r>
      <w:r w:rsidR="008D7A85">
        <w:rPr>
          <w:noProof/>
        </w:rPr>
        <w:drawing>
          <wp:inline distT="0" distB="0" distL="0" distR="0" wp14:anchorId="616B1936" wp14:editId="6975C541">
            <wp:extent cx="3994031" cy="3994031"/>
            <wp:effectExtent l="0" t="0" r="6985" b="6985"/>
            <wp:docPr id="598501482" name="Image 15" descr="Une image contenant texte, diagramme, Parallèle, lign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8501482" name="Image 15" descr="Une image contenant texte, diagramme, Parallèle, ligne&#10;&#10;Le contenu généré par l’IA peut être incorrect."/>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007624" cy="4007624"/>
                    </a:xfrm>
                    <a:prstGeom prst="rect">
                      <a:avLst/>
                    </a:prstGeom>
                    <a:noFill/>
                    <a:ln>
                      <a:noFill/>
                    </a:ln>
                  </pic:spPr>
                </pic:pic>
              </a:graphicData>
            </a:graphic>
          </wp:inline>
        </w:drawing>
      </w:r>
      <w:r w:rsidR="008D7A85" w:rsidRPr="007D60C7">
        <w:rPr>
          <w:noProof/>
          <w:color w:val="FF0000"/>
        </w:rPr>
        <w:t xml:space="preserve"> </w:t>
      </w:r>
    </w:p>
    <w:p w14:paraId="3AD821ED" w14:textId="43E3C6E3" w:rsidR="00B66602" w:rsidRPr="008D7A85" w:rsidRDefault="00675380" w:rsidP="0015719B">
      <w:pPr>
        <w:spacing w:line="240" w:lineRule="auto"/>
        <w:rPr>
          <w:noProof/>
          <w:color w:val="FF0000"/>
        </w:rPr>
      </w:pPr>
      <w:r w:rsidRPr="00675380">
        <w:rPr>
          <w:b/>
          <w:bCs/>
          <w:noProof/>
        </w:rPr>
        <w:t xml:space="preserve">Supplementary Figure 8 | Spontaneous motor tempo in children. </w:t>
      </w:r>
      <w:r w:rsidRPr="00675380">
        <w:rPr>
          <w:noProof/>
        </w:rPr>
        <w:t xml:space="preserve">Distribution of (a) tapping rate, quantified as the mean inter-tap interval (ITI), and (b) tapping variability, expressed as the coefficient of variation (CV = SD of ITIs / mean ITI). Boxes indicate the interquartile range (IQR; 25th–75th percentiles) with the median as the central line; whiskers extend to 1.5×IQR. Black dots represent the mean ± s.e.m.; </w:t>
      </w:r>
      <w:r w:rsidR="00E366EC">
        <w:rPr>
          <w:noProof/>
        </w:rPr>
        <w:t>blue</w:t>
      </w:r>
      <w:r w:rsidRPr="00675380">
        <w:rPr>
          <w:noProof/>
        </w:rPr>
        <w:t xml:space="preserve"> dots represent individual data points.</w:t>
      </w:r>
    </w:p>
    <w:p w14:paraId="41E862D7" w14:textId="77777777" w:rsidR="00FE78D2" w:rsidRDefault="00FE78D2" w:rsidP="00FE78D2">
      <w:pPr>
        <w:spacing w:line="240" w:lineRule="auto"/>
      </w:pPr>
    </w:p>
    <w:p w14:paraId="6E08EB9E" w14:textId="77777777" w:rsidR="00675380" w:rsidRDefault="00675380" w:rsidP="00FE78D2">
      <w:pPr>
        <w:spacing w:line="240" w:lineRule="auto"/>
      </w:pPr>
    </w:p>
    <w:p w14:paraId="37680FEB" w14:textId="77777777" w:rsidR="00675380" w:rsidRDefault="00675380" w:rsidP="00FE78D2">
      <w:pPr>
        <w:spacing w:line="240" w:lineRule="auto"/>
      </w:pPr>
    </w:p>
    <w:p w14:paraId="0B24AD26" w14:textId="0528F262" w:rsidR="00FE78D2" w:rsidRDefault="00FE78D2" w:rsidP="00FE78D2">
      <w:pPr>
        <w:pStyle w:val="NormalWeb"/>
        <w:jc w:val="center"/>
      </w:pPr>
      <w:r w:rsidRPr="003F1B33">
        <w:t xml:space="preserve"> </w:t>
      </w:r>
      <w:r w:rsidR="00B94B23">
        <w:rPr>
          <w:noProof/>
        </w:rPr>
        <w:drawing>
          <wp:inline distT="0" distB="0" distL="0" distR="0" wp14:anchorId="0A3ADD8F" wp14:editId="3F3EF4A9">
            <wp:extent cx="5760720" cy="2882900"/>
            <wp:effectExtent l="0" t="0" r="0" b="0"/>
            <wp:docPr id="816350898" name="Image 16" descr="Une image contenant texte, diagramme, ligne, Polic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6350898" name="Image 16" descr="Une image contenant texte, diagramme, ligne, Police&#10;&#10;Le contenu généré par l’IA peut être incorrect."/>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60720" cy="2882900"/>
                    </a:xfrm>
                    <a:prstGeom prst="rect">
                      <a:avLst/>
                    </a:prstGeom>
                    <a:noFill/>
                    <a:ln>
                      <a:noFill/>
                    </a:ln>
                  </pic:spPr>
                </pic:pic>
              </a:graphicData>
            </a:graphic>
          </wp:inline>
        </w:drawing>
      </w:r>
    </w:p>
    <w:p w14:paraId="2C06E254" w14:textId="18C0E5CC" w:rsidR="00B466E0" w:rsidRDefault="00260362" w:rsidP="00B466E0">
      <w:pPr>
        <w:spacing w:line="240" w:lineRule="auto"/>
        <w:rPr>
          <w:b/>
          <w:bCs/>
          <w:noProof/>
        </w:rPr>
      </w:pPr>
      <w:r w:rsidRPr="00260362">
        <w:rPr>
          <w:b/>
          <w:bCs/>
          <w:noProof/>
        </w:rPr>
        <w:t>Supplementary Figure 9 | Spontaneous tapping performance as a function of age.</w:t>
      </w:r>
      <w:r>
        <w:rPr>
          <w:b/>
          <w:bCs/>
          <w:noProof/>
        </w:rPr>
        <w:t xml:space="preserve"> </w:t>
      </w:r>
      <w:r w:rsidRPr="00260362">
        <w:rPr>
          <w:noProof/>
        </w:rPr>
        <w:t>(a) Mean inter-tap interval (ITI) plotted against age.</w:t>
      </w:r>
      <w:r>
        <w:rPr>
          <w:b/>
          <w:bCs/>
          <w:noProof/>
        </w:rPr>
        <w:t xml:space="preserve"> </w:t>
      </w:r>
      <w:r w:rsidRPr="00260362">
        <w:rPr>
          <w:noProof/>
        </w:rPr>
        <w:t>(b) Tapping variability, expressed as the coefficient of variation (CV-ITI), plotted against age.</w:t>
      </w:r>
      <w:r>
        <w:rPr>
          <w:b/>
          <w:bCs/>
          <w:noProof/>
        </w:rPr>
        <w:t xml:space="preserve"> </w:t>
      </w:r>
      <w:r w:rsidRPr="00260362">
        <w:rPr>
          <w:noProof/>
        </w:rPr>
        <w:t>Linear regression lines are shown with shaded areas representing 95% confidence intervals. Relationships were not statistically significant</w:t>
      </w:r>
    </w:p>
    <w:p w14:paraId="18E63272" w14:textId="77777777" w:rsidR="00030688" w:rsidRPr="00030688" w:rsidRDefault="00030688" w:rsidP="00B466E0">
      <w:pPr>
        <w:spacing w:line="240" w:lineRule="auto"/>
        <w:rPr>
          <w:b/>
          <w:bCs/>
          <w:noProof/>
        </w:rPr>
      </w:pPr>
    </w:p>
    <w:p w14:paraId="1F257EF8" w14:textId="23609879" w:rsidR="00B466E0" w:rsidRDefault="00B466E0" w:rsidP="00B466E0">
      <w:pPr>
        <w:spacing w:line="240" w:lineRule="auto"/>
      </w:pPr>
    </w:p>
    <w:p w14:paraId="4BCCB480" w14:textId="4D68FE0C" w:rsidR="004B0A2C" w:rsidRDefault="004B0A2C" w:rsidP="00B466E0">
      <w:pPr>
        <w:spacing w:line="240" w:lineRule="auto"/>
      </w:pPr>
      <w:r>
        <w:rPr>
          <w:noProof/>
        </w:rPr>
        <w:drawing>
          <wp:inline distT="0" distB="0" distL="0" distR="0" wp14:anchorId="2A5B3285" wp14:editId="71C08618">
            <wp:extent cx="5760720" cy="2882900"/>
            <wp:effectExtent l="0" t="0" r="0" b="0"/>
            <wp:docPr id="1947790747" name="Image 20" descr="Une image contenant texte, ligne, capture d’écran, diagram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7790747" name="Image 20" descr="Une image contenant texte, ligne, capture d’écran, diagramme&#10;&#10;Le contenu généré par l’IA peut être incorrect."/>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60720" cy="2882900"/>
                    </a:xfrm>
                    <a:prstGeom prst="rect">
                      <a:avLst/>
                    </a:prstGeom>
                    <a:noFill/>
                    <a:ln>
                      <a:noFill/>
                    </a:ln>
                  </pic:spPr>
                </pic:pic>
              </a:graphicData>
            </a:graphic>
          </wp:inline>
        </w:drawing>
      </w:r>
    </w:p>
    <w:p w14:paraId="6703943B" w14:textId="0CE8C37D" w:rsidR="002E391C" w:rsidRPr="008203FB" w:rsidRDefault="008203FB" w:rsidP="008203FB">
      <w:pPr>
        <w:spacing w:line="240" w:lineRule="auto"/>
        <w:rPr>
          <w:b/>
          <w:bCs/>
          <w:noProof/>
        </w:rPr>
      </w:pPr>
      <w:r w:rsidRPr="008203FB">
        <w:rPr>
          <w:b/>
          <w:bCs/>
          <w:noProof/>
        </w:rPr>
        <w:t>Supplementary Figure 10 | Spontaneous motor tempo as a function of reaction time benefits in the implicit task.</w:t>
      </w:r>
      <w:r>
        <w:rPr>
          <w:b/>
          <w:bCs/>
          <w:noProof/>
        </w:rPr>
        <w:t xml:space="preserve"> </w:t>
      </w:r>
      <w:r w:rsidRPr="008203FB">
        <w:rPr>
          <w:noProof/>
        </w:rPr>
        <w:t>(a) Mean inter-tap interval (ITI) plotted against reaction time benefits (ΔRT) in the implicit task.</w:t>
      </w:r>
      <w:r w:rsidR="00C6494D">
        <w:rPr>
          <w:noProof/>
        </w:rPr>
        <w:t xml:space="preserve"> </w:t>
      </w:r>
      <w:r w:rsidRPr="008203FB">
        <w:rPr>
          <w:noProof/>
        </w:rPr>
        <w:t>(b) Tapping variability, expressed as the coefficient of variation (CV-ITI), plotted against ΔRT.</w:t>
      </w:r>
      <w:r w:rsidR="00C6494D">
        <w:rPr>
          <w:noProof/>
        </w:rPr>
        <w:t xml:space="preserve"> </w:t>
      </w:r>
      <w:r w:rsidRPr="008203FB">
        <w:rPr>
          <w:noProof/>
        </w:rPr>
        <w:t>Linear regression lines are shown with shaded areas representing 95% confidence intervals. Relationships were not statistically significant</w:t>
      </w:r>
    </w:p>
    <w:p w14:paraId="7C84AA62" w14:textId="0F5A7BDF" w:rsidR="00B466E0" w:rsidRDefault="00B466E0" w:rsidP="00B466E0">
      <w:pPr>
        <w:spacing w:line="240" w:lineRule="auto"/>
      </w:pPr>
    </w:p>
    <w:p w14:paraId="08897DF2" w14:textId="77777777" w:rsidR="00B466E0" w:rsidRDefault="00B466E0" w:rsidP="00B466E0">
      <w:pPr>
        <w:spacing w:line="240" w:lineRule="auto"/>
      </w:pPr>
    </w:p>
    <w:p w14:paraId="1DB168A2" w14:textId="77777777" w:rsidR="00B466E0" w:rsidRDefault="00B466E0" w:rsidP="00B466E0">
      <w:pPr>
        <w:spacing w:line="240" w:lineRule="auto"/>
      </w:pPr>
    </w:p>
    <w:p w14:paraId="5B208F5C" w14:textId="6CCE6BF6" w:rsidR="00B466E0" w:rsidRDefault="00241CBB" w:rsidP="00B466E0">
      <w:pPr>
        <w:spacing w:line="240" w:lineRule="auto"/>
      </w:pPr>
      <w:r w:rsidRPr="00241CBB">
        <w:rPr>
          <w:noProof/>
        </w:rPr>
        <w:drawing>
          <wp:inline distT="0" distB="0" distL="0" distR="0" wp14:anchorId="6151CAB0" wp14:editId="4EBE2D91">
            <wp:extent cx="5760720" cy="2880360"/>
            <wp:effectExtent l="0" t="0" r="0" b="0"/>
            <wp:docPr id="763278187" name="Image 22" descr="Une image contenant texte, diagramme, capture d’écran, lign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3278187" name="Image 22" descr="Une image contenant texte, diagramme, capture d’écran, ligne&#10;&#10;Le contenu généré par l’IA peut être incorrect."/>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60720" cy="2880360"/>
                    </a:xfrm>
                    <a:prstGeom prst="rect">
                      <a:avLst/>
                    </a:prstGeom>
                    <a:noFill/>
                    <a:ln>
                      <a:noFill/>
                    </a:ln>
                  </pic:spPr>
                </pic:pic>
              </a:graphicData>
            </a:graphic>
          </wp:inline>
        </w:drawing>
      </w:r>
    </w:p>
    <w:p w14:paraId="0B28B3DC" w14:textId="31DF9804" w:rsidR="00B466E0" w:rsidRPr="00B7346F" w:rsidRDefault="00B7346F" w:rsidP="00B7346F">
      <w:pPr>
        <w:spacing w:line="240" w:lineRule="auto"/>
        <w:rPr>
          <w:b/>
          <w:bCs/>
          <w:noProof/>
        </w:rPr>
      </w:pPr>
      <w:r w:rsidRPr="00B7346F">
        <w:rPr>
          <w:b/>
          <w:bCs/>
          <w:noProof/>
        </w:rPr>
        <w:t>Supplementary Figure 11 | Spontaneous motor tempo as a function of synchronized tapping performance at 600 ms.</w:t>
      </w:r>
      <w:r>
        <w:rPr>
          <w:b/>
          <w:bCs/>
          <w:noProof/>
        </w:rPr>
        <w:t xml:space="preserve"> </w:t>
      </w:r>
      <w:r w:rsidRPr="00B7346F">
        <w:rPr>
          <w:noProof/>
        </w:rPr>
        <w:t>(a) Consistency, quantified as the vector length (logit-transformed), where 0 = no consistency and 1 = perfect consistency.</w:t>
      </w:r>
      <w:r>
        <w:rPr>
          <w:b/>
          <w:bCs/>
          <w:noProof/>
        </w:rPr>
        <w:t xml:space="preserve"> </w:t>
      </w:r>
      <w:r w:rsidRPr="00B7346F">
        <w:rPr>
          <w:noProof/>
        </w:rPr>
        <w:t>(b) Accuracy, measured as the vector angle (in degrees), with negative values indicating taps ahead of the beat and positive values indicating taps behind.</w:t>
      </w:r>
      <w:r>
        <w:rPr>
          <w:b/>
          <w:bCs/>
          <w:noProof/>
        </w:rPr>
        <w:t xml:space="preserve"> </w:t>
      </w:r>
      <w:r w:rsidRPr="00B7346F">
        <w:rPr>
          <w:noProof/>
        </w:rPr>
        <w:t>Linear regression lines are shown with shaded areas representing 95% confidence intervals. Relationships were not statistically significant</w:t>
      </w:r>
    </w:p>
    <w:p w14:paraId="766082CA" w14:textId="77777777" w:rsidR="00B466E0" w:rsidRPr="00F71614" w:rsidRDefault="00B466E0" w:rsidP="00767393"/>
    <w:p w14:paraId="53138B32" w14:textId="77777777" w:rsidR="00B818D2" w:rsidRPr="00230503" w:rsidRDefault="00B818D2" w:rsidP="00B818D2">
      <w:pPr>
        <w:pStyle w:val="Titre2style"/>
      </w:pPr>
      <w:r>
        <w:t>Supplementary Tables</w:t>
      </w:r>
    </w:p>
    <w:p w14:paraId="2FCFD894" w14:textId="77777777" w:rsidR="00B818D2" w:rsidRPr="00EF08B6" w:rsidRDefault="00B818D2" w:rsidP="00B818D2">
      <w:pPr>
        <w:spacing w:line="240" w:lineRule="auto"/>
        <w:rPr>
          <w:b/>
          <w:bCs/>
        </w:rPr>
      </w:pPr>
      <w:r w:rsidRPr="003C3092">
        <w:rPr>
          <w:b/>
          <w:bCs/>
          <w:color w:val="000000" w:themeColor="text1"/>
        </w:rPr>
        <w:t xml:space="preserve">Supplementary Table 1 | Descriptive statistics </w:t>
      </w:r>
      <w:r w:rsidRPr="00EF08B6">
        <w:rPr>
          <w:b/>
          <w:bCs/>
        </w:rPr>
        <w:t>for the explicit rhythmic tasks</w:t>
      </w:r>
      <w:r>
        <w:rPr>
          <w:b/>
          <w:bCs/>
        </w:rPr>
        <w:t xml:space="preserve"> from the BAASTA</w:t>
      </w:r>
      <w:r w:rsidRPr="00EF08B6">
        <w:rPr>
          <w:b/>
          <w:bCs/>
        </w:rPr>
        <w:t>.</w:t>
      </w:r>
    </w:p>
    <w:tbl>
      <w:tblPr>
        <w:tblW w:w="0" w:type="auto"/>
        <w:jc w:val="center"/>
        <w:tblLayout w:type="fixed"/>
        <w:tblLook w:val="0420" w:firstRow="1" w:lastRow="0" w:firstColumn="0" w:lastColumn="0" w:noHBand="0" w:noVBand="1"/>
      </w:tblPr>
      <w:tblGrid>
        <w:gridCol w:w="3402"/>
        <w:gridCol w:w="2006"/>
        <w:gridCol w:w="1206"/>
        <w:gridCol w:w="1206"/>
      </w:tblGrid>
      <w:tr w:rsidR="00B818D2" w14:paraId="16BC39F8" w14:textId="77777777" w:rsidTr="005E1D1B">
        <w:trPr>
          <w:tblHeader/>
          <w:jc w:val="center"/>
        </w:trPr>
        <w:tc>
          <w:tcPr>
            <w:tcW w:w="3402"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53B47052" w14:textId="77777777" w:rsidR="00B818D2" w:rsidRPr="00B62F84" w:rsidRDefault="00B818D2" w:rsidP="005E1D1B">
            <w:pPr>
              <w:pBdr>
                <w:top w:val="none" w:sz="0" w:space="0" w:color="000000"/>
                <w:left w:val="none" w:sz="0" w:space="0" w:color="000000"/>
                <w:bottom w:val="none" w:sz="0" w:space="0" w:color="000000"/>
                <w:right w:val="none" w:sz="0" w:space="0" w:color="000000"/>
              </w:pBdr>
              <w:spacing w:after="0" w:line="240" w:lineRule="auto"/>
              <w:ind w:left="100" w:right="100"/>
              <w:jc w:val="center"/>
              <w:rPr>
                <w:rFonts w:eastAsia="Times New Roman" w:cs="Times New Roman"/>
                <w:b/>
                <w:bCs/>
                <w:color w:val="000000"/>
              </w:rPr>
            </w:pPr>
            <w:r w:rsidRPr="00B62F84">
              <w:rPr>
                <w:rFonts w:eastAsia="Times New Roman" w:cs="Times New Roman"/>
                <w:b/>
                <w:bCs/>
                <w:color w:val="000000"/>
              </w:rPr>
              <w:t>Task</w:t>
            </w:r>
          </w:p>
        </w:tc>
        <w:tc>
          <w:tcPr>
            <w:tcW w:w="2006" w:type="dxa"/>
            <w:tcBorders>
              <w:top w:val="single" w:sz="8" w:space="0" w:color="000000"/>
              <w:left w:val="none" w:sz="0" w:space="0" w:color="000000"/>
              <w:bottom w:val="single" w:sz="8" w:space="0" w:color="000000"/>
              <w:right w:val="none" w:sz="0" w:space="0" w:color="000000"/>
            </w:tcBorders>
            <w:shd w:val="clear" w:color="auto" w:fill="FFFFFF"/>
          </w:tcPr>
          <w:p w14:paraId="4C45C95D" w14:textId="77777777" w:rsidR="00B818D2" w:rsidRPr="00B62F84" w:rsidRDefault="00B818D2" w:rsidP="005E1D1B">
            <w:pPr>
              <w:pBdr>
                <w:top w:val="none" w:sz="0" w:space="0" w:color="000000"/>
                <w:left w:val="none" w:sz="0" w:space="0" w:color="000000"/>
                <w:bottom w:val="none" w:sz="0" w:space="0" w:color="000000"/>
                <w:right w:val="none" w:sz="0" w:space="0" w:color="000000"/>
              </w:pBdr>
              <w:spacing w:after="0" w:line="240" w:lineRule="auto"/>
              <w:ind w:left="100" w:right="100"/>
              <w:jc w:val="center"/>
              <w:rPr>
                <w:rFonts w:eastAsia="Times New Roman" w:cs="Times New Roman"/>
                <w:b/>
                <w:bCs/>
                <w:color w:val="000000"/>
              </w:rPr>
            </w:pPr>
            <w:r>
              <w:rPr>
                <w:rFonts w:eastAsia="Times New Roman" w:cs="Times New Roman"/>
                <w:b/>
                <w:bCs/>
                <w:color w:val="000000"/>
              </w:rPr>
              <w:t>Measure</w:t>
            </w:r>
          </w:p>
        </w:tc>
        <w:tc>
          <w:tcPr>
            <w:tcW w:w="1206"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2C4ACAE1" w14:textId="77777777" w:rsidR="00B818D2" w:rsidRPr="00B62F84" w:rsidRDefault="00B818D2" w:rsidP="005E1D1B">
            <w:pPr>
              <w:pBdr>
                <w:top w:val="none" w:sz="0" w:space="0" w:color="000000"/>
                <w:left w:val="none" w:sz="0" w:space="0" w:color="000000"/>
                <w:bottom w:val="none" w:sz="0" w:space="0" w:color="000000"/>
                <w:right w:val="none" w:sz="0" w:space="0" w:color="000000"/>
              </w:pBdr>
              <w:spacing w:after="0" w:line="240" w:lineRule="auto"/>
              <w:ind w:left="100" w:right="100"/>
              <w:jc w:val="center"/>
              <w:rPr>
                <w:rFonts w:eastAsia="Times New Roman" w:cs="Times New Roman"/>
                <w:b/>
                <w:bCs/>
                <w:color w:val="000000"/>
              </w:rPr>
            </w:pPr>
            <w:r w:rsidRPr="00B62F84">
              <w:rPr>
                <w:rFonts w:eastAsia="Times New Roman" w:cs="Times New Roman"/>
                <w:b/>
                <w:bCs/>
                <w:color w:val="000000"/>
              </w:rPr>
              <w:t>M</w:t>
            </w:r>
          </w:p>
        </w:tc>
        <w:tc>
          <w:tcPr>
            <w:tcW w:w="1206"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4C55E843" w14:textId="77777777" w:rsidR="00B818D2" w:rsidRPr="00B62F84" w:rsidRDefault="00B818D2" w:rsidP="005E1D1B">
            <w:pPr>
              <w:pBdr>
                <w:top w:val="none" w:sz="0" w:space="0" w:color="000000"/>
                <w:left w:val="none" w:sz="0" w:space="0" w:color="000000"/>
                <w:bottom w:val="none" w:sz="0" w:space="0" w:color="000000"/>
                <w:right w:val="none" w:sz="0" w:space="0" w:color="000000"/>
              </w:pBdr>
              <w:spacing w:after="0" w:line="240" w:lineRule="auto"/>
              <w:ind w:left="100" w:right="100"/>
              <w:jc w:val="center"/>
              <w:rPr>
                <w:rFonts w:eastAsia="Times New Roman" w:cs="Times New Roman"/>
                <w:b/>
                <w:bCs/>
                <w:color w:val="000000"/>
              </w:rPr>
            </w:pPr>
            <w:r w:rsidRPr="00B62F84">
              <w:rPr>
                <w:rFonts w:eastAsia="Times New Roman" w:cs="Times New Roman"/>
                <w:b/>
                <w:bCs/>
                <w:color w:val="000000"/>
              </w:rPr>
              <w:t>SD</w:t>
            </w:r>
          </w:p>
        </w:tc>
      </w:tr>
      <w:tr w:rsidR="00B818D2" w14:paraId="58C6BA60" w14:textId="77777777" w:rsidTr="005E1D1B">
        <w:trPr>
          <w:jc w:val="center"/>
        </w:trPr>
        <w:tc>
          <w:tcPr>
            <w:tcW w:w="3402"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089A96" w14:textId="77777777" w:rsidR="00B818D2" w:rsidRDefault="00B818D2" w:rsidP="005E1D1B">
            <w:pPr>
              <w:pBdr>
                <w:top w:val="none" w:sz="0" w:space="0" w:color="000000"/>
                <w:left w:val="none" w:sz="0" w:space="0" w:color="000000"/>
                <w:bottom w:val="none" w:sz="0" w:space="0" w:color="000000"/>
                <w:right w:val="none" w:sz="0" w:space="0" w:color="000000"/>
              </w:pBdr>
              <w:spacing w:after="0" w:line="240" w:lineRule="auto"/>
              <w:ind w:left="100" w:right="100"/>
              <w:rPr>
                <w:rFonts w:eastAsia="Times New Roman" w:cs="Times New Roman"/>
                <w:color w:val="000000"/>
              </w:rPr>
            </w:pPr>
            <w:r>
              <w:rPr>
                <w:rFonts w:eastAsia="Times New Roman" w:cs="Times New Roman"/>
                <w:color w:val="000000"/>
              </w:rPr>
              <w:t xml:space="preserve">Beat Alignment Test (BAT) </w:t>
            </w:r>
          </w:p>
        </w:tc>
        <w:tc>
          <w:tcPr>
            <w:tcW w:w="2006" w:type="dxa"/>
            <w:tcBorders>
              <w:top w:val="single" w:sz="8" w:space="0" w:color="000000"/>
              <w:left w:val="none" w:sz="0" w:space="0" w:color="000000"/>
              <w:bottom w:val="none" w:sz="0" w:space="0" w:color="000000"/>
              <w:right w:val="none" w:sz="0" w:space="0" w:color="000000"/>
            </w:tcBorders>
            <w:shd w:val="clear" w:color="auto" w:fill="FFFFFF"/>
          </w:tcPr>
          <w:p w14:paraId="3B1F4EE0" w14:textId="77777777" w:rsidR="00B818D2" w:rsidRDefault="00B818D2" w:rsidP="005E1D1B">
            <w:pPr>
              <w:pBdr>
                <w:top w:val="none" w:sz="0" w:space="0" w:color="000000"/>
                <w:left w:val="none" w:sz="0" w:space="0" w:color="000000"/>
                <w:bottom w:val="none" w:sz="0" w:space="0" w:color="000000"/>
                <w:right w:val="none" w:sz="0" w:space="0" w:color="000000"/>
              </w:pBdr>
              <w:spacing w:after="0" w:line="240" w:lineRule="auto"/>
              <w:ind w:left="100" w:right="100"/>
              <w:jc w:val="center"/>
              <w:rPr>
                <w:rFonts w:eastAsia="Times New Roman" w:cs="Times New Roman"/>
                <w:color w:val="000000"/>
              </w:rPr>
            </w:pPr>
            <w:r>
              <w:rPr>
                <w:rFonts w:eastAsia="Times New Roman" w:cs="Times New Roman"/>
                <w:color w:val="000000"/>
              </w:rPr>
              <w:t>d'</w:t>
            </w:r>
          </w:p>
        </w:tc>
        <w:tc>
          <w:tcPr>
            <w:tcW w:w="1206"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21ADCF" w14:textId="77777777" w:rsidR="00B818D2" w:rsidRDefault="00B818D2" w:rsidP="005E1D1B">
            <w:pPr>
              <w:pBdr>
                <w:top w:val="none" w:sz="0" w:space="0" w:color="000000"/>
                <w:left w:val="none" w:sz="0" w:space="0" w:color="000000"/>
                <w:bottom w:val="none" w:sz="0" w:space="0" w:color="000000"/>
                <w:right w:val="none" w:sz="0" w:space="0" w:color="000000"/>
              </w:pBdr>
              <w:spacing w:after="0" w:line="240" w:lineRule="auto"/>
              <w:ind w:left="100" w:right="100"/>
              <w:jc w:val="center"/>
              <w:rPr>
                <w:rFonts w:eastAsia="Times New Roman" w:cs="Times New Roman"/>
                <w:color w:val="000000"/>
              </w:rPr>
            </w:pPr>
            <w:r>
              <w:rPr>
                <w:rFonts w:eastAsia="Times New Roman" w:cs="Times New Roman"/>
                <w:color w:val="000000"/>
              </w:rPr>
              <w:t>1.77</w:t>
            </w:r>
          </w:p>
        </w:tc>
        <w:tc>
          <w:tcPr>
            <w:tcW w:w="1206"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15AE27" w14:textId="77777777" w:rsidR="00B818D2" w:rsidRDefault="00B818D2" w:rsidP="005E1D1B">
            <w:pPr>
              <w:pBdr>
                <w:top w:val="none" w:sz="0" w:space="0" w:color="000000"/>
                <w:left w:val="none" w:sz="0" w:space="0" w:color="000000"/>
                <w:bottom w:val="none" w:sz="0" w:space="0" w:color="000000"/>
                <w:right w:val="none" w:sz="0" w:space="0" w:color="000000"/>
              </w:pBdr>
              <w:spacing w:after="0" w:line="240" w:lineRule="auto"/>
              <w:ind w:left="100" w:right="100"/>
              <w:jc w:val="center"/>
              <w:rPr>
                <w:rFonts w:eastAsia="Times New Roman" w:cs="Times New Roman"/>
                <w:color w:val="000000"/>
              </w:rPr>
            </w:pPr>
            <w:r>
              <w:rPr>
                <w:rFonts w:eastAsia="Times New Roman" w:cs="Times New Roman"/>
                <w:color w:val="000000"/>
              </w:rPr>
              <w:t>1.19</w:t>
            </w:r>
          </w:p>
        </w:tc>
      </w:tr>
      <w:tr w:rsidR="00B818D2" w14:paraId="17F90CFD" w14:textId="77777777" w:rsidTr="005E1D1B">
        <w:trPr>
          <w:jc w:val="center"/>
        </w:trPr>
        <w:tc>
          <w:tcPr>
            <w:tcW w:w="34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E8D528" w14:textId="77777777" w:rsidR="00B818D2" w:rsidRDefault="00B818D2" w:rsidP="005E1D1B">
            <w:pPr>
              <w:pBdr>
                <w:top w:val="none" w:sz="0" w:space="0" w:color="000000"/>
                <w:left w:val="none" w:sz="0" w:space="0" w:color="000000"/>
                <w:bottom w:val="none" w:sz="0" w:space="0" w:color="000000"/>
                <w:right w:val="none" w:sz="0" w:space="0" w:color="000000"/>
              </w:pBdr>
              <w:spacing w:after="0" w:line="240" w:lineRule="auto"/>
              <w:ind w:left="100" w:right="100"/>
              <w:rPr>
                <w:rFonts w:eastAsia="Times New Roman" w:cs="Times New Roman"/>
                <w:color w:val="000000"/>
              </w:rPr>
            </w:pPr>
            <w:r>
              <w:rPr>
                <w:rFonts w:eastAsia="Times New Roman" w:cs="Times New Roman"/>
                <w:color w:val="000000"/>
              </w:rPr>
              <w:t xml:space="preserve">Unpaced tapping </w:t>
            </w:r>
          </w:p>
        </w:tc>
        <w:tc>
          <w:tcPr>
            <w:tcW w:w="2006" w:type="dxa"/>
            <w:tcBorders>
              <w:top w:val="none" w:sz="0" w:space="0" w:color="000000"/>
              <w:left w:val="none" w:sz="0" w:space="0" w:color="000000"/>
              <w:bottom w:val="none" w:sz="0" w:space="0" w:color="000000"/>
              <w:right w:val="none" w:sz="0" w:space="0" w:color="000000"/>
            </w:tcBorders>
            <w:shd w:val="clear" w:color="auto" w:fill="FFFFFF"/>
          </w:tcPr>
          <w:p w14:paraId="31464908" w14:textId="77777777" w:rsidR="00B818D2" w:rsidRDefault="00B818D2" w:rsidP="005E1D1B">
            <w:pPr>
              <w:pBdr>
                <w:top w:val="none" w:sz="0" w:space="0" w:color="000000"/>
                <w:left w:val="none" w:sz="0" w:space="0" w:color="000000"/>
                <w:bottom w:val="none" w:sz="0" w:space="0" w:color="000000"/>
                <w:right w:val="none" w:sz="0" w:space="0" w:color="000000"/>
              </w:pBdr>
              <w:spacing w:after="0" w:line="240" w:lineRule="auto"/>
              <w:ind w:left="100" w:right="100"/>
              <w:jc w:val="center"/>
              <w:rPr>
                <w:rFonts w:eastAsia="Times New Roman" w:cs="Times New Roman"/>
                <w:color w:val="000000"/>
              </w:rPr>
            </w:pPr>
            <w:r>
              <w:rPr>
                <w:rFonts w:eastAsia="Times New Roman" w:cs="Times New Roman"/>
                <w:color w:val="000000"/>
              </w:rPr>
              <w:t>ITI (</w:t>
            </w:r>
            <w:proofErr w:type="spellStart"/>
            <w:r>
              <w:rPr>
                <w:rFonts w:eastAsia="Times New Roman" w:cs="Times New Roman"/>
                <w:color w:val="000000"/>
              </w:rPr>
              <w:t>ms</w:t>
            </w:r>
            <w:proofErr w:type="spellEnd"/>
            <w:r>
              <w:rPr>
                <w:rFonts w:eastAsia="Times New Roman" w:cs="Times New Roman"/>
                <w:color w:val="000000"/>
              </w:rPr>
              <w:t>)</w:t>
            </w:r>
          </w:p>
        </w:tc>
        <w:tc>
          <w:tcPr>
            <w:tcW w:w="120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06C8827" w14:textId="77777777" w:rsidR="00B818D2" w:rsidRDefault="00B818D2" w:rsidP="005E1D1B">
            <w:pPr>
              <w:pBdr>
                <w:top w:val="none" w:sz="0" w:space="0" w:color="000000"/>
                <w:left w:val="none" w:sz="0" w:space="0" w:color="000000"/>
                <w:bottom w:val="none" w:sz="0" w:space="0" w:color="000000"/>
                <w:right w:val="none" w:sz="0" w:space="0" w:color="000000"/>
              </w:pBdr>
              <w:spacing w:after="0" w:line="240" w:lineRule="auto"/>
              <w:ind w:left="100" w:right="100"/>
              <w:jc w:val="center"/>
              <w:rPr>
                <w:rFonts w:eastAsia="Times New Roman" w:cs="Times New Roman"/>
                <w:color w:val="000000"/>
              </w:rPr>
            </w:pPr>
            <w:r>
              <w:rPr>
                <w:rFonts w:eastAsia="Times New Roman" w:cs="Times New Roman"/>
                <w:color w:val="000000"/>
              </w:rPr>
              <w:t>549.00</w:t>
            </w:r>
          </w:p>
        </w:tc>
        <w:tc>
          <w:tcPr>
            <w:tcW w:w="120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B02E9E" w14:textId="77777777" w:rsidR="00B818D2" w:rsidRDefault="00B818D2" w:rsidP="005E1D1B">
            <w:pPr>
              <w:pBdr>
                <w:top w:val="none" w:sz="0" w:space="0" w:color="000000"/>
                <w:left w:val="none" w:sz="0" w:space="0" w:color="000000"/>
                <w:bottom w:val="none" w:sz="0" w:space="0" w:color="000000"/>
                <w:right w:val="none" w:sz="0" w:space="0" w:color="000000"/>
              </w:pBdr>
              <w:spacing w:after="0" w:line="240" w:lineRule="auto"/>
              <w:ind w:left="100" w:right="100"/>
              <w:jc w:val="center"/>
              <w:rPr>
                <w:rFonts w:eastAsia="Times New Roman" w:cs="Times New Roman"/>
                <w:color w:val="000000"/>
              </w:rPr>
            </w:pPr>
            <w:r>
              <w:rPr>
                <w:rFonts w:eastAsia="Times New Roman" w:cs="Times New Roman"/>
                <w:color w:val="000000"/>
              </w:rPr>
              <w:t>186.00</w:t>
            </w:r>
          </w:p>
        </w:tc>
      </w:tr>
      <w:tr w:rsidR="00B818D2" w14:paraId="134822BC" w14:textId="77777777" w:rsidTr="005E1D1B">
        <w:trPr>
          <w:jc w:val="center"/>
        </w:trPr>
        <w:tc>
          <w:tcPr>
            <w:tcW w:w="34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73F21E" w14:textId="77777777" w:rsidR="00B818D2" w:rsidRDefault="00B818D2" w:rsidP="005E1D1B">
            <w:pPr>
              <w:pBdr>
                <w:top w:val="none" w:sz="0" w:space="0" w:color="000000"/>
                <w:left w:val="none" w:sz="0" w:space="0" w:color="000000"/>
                <w:bottom w:val="none" w:sz="0" w:space="0" w:color="000000"/>
                <w:right w:val="none" w:sz="0" w:space="0" w:color="000000"/>
              </w:pBdr>
              <w:spacing w:after="0" w:line="240" w:lineRule="auto"/>
              <w:ind w:left="100" w:right="100"/>
              <w:rPr>
                <w:rFonts w:eastAsia="Times New Roman" w:cs="Times New Roman"/>
                <w:color w:val="000000"/>
              </w:rPr>
            </w:pPr>
            <w:r>
              <w:rPr>
                <w:rFonts w:eastAsia="Times New Roman" w:cs="Times New Roman"/>
                <w:color w:val="000000"/>
              </w:rPr>
              <w:t xml:space="preserve">Unpaced tapping </w:t>
            </w:r>
          </w:p>
        </w:tc>
        <w:tc>
          <w:tcPr>
            <w:tcW w:w="2006" w:type="dxa"/>
            <w:tcBorders>
              <w:top w:val="none" w:sz="0" w:space="0" w:color="000000"/>
              <w:left w:val="none" w:sz="0" w:space="0" w:color="000000"/>
              <w:bottom w:val="none" w:sz="0" w:space="0" w:color="000000"/>
              <w:right w:val="none" w:sz="0" w:space="0" w:color="000000"/>
            </w:tcBorders>
            <w:shd w:val="clear" w:color="auto" w:fill="FFFFFF"/>
          </w:tcPr>
          <w:p w14:paraId="231C492F" w14:textId="77777777" w:rsidR="00B818D2" w:rsidRDefault="00B818D2" w:rsidP="005E1D1B">
            <w:pPr>
              <w:pBdr>
                <w:top w:val="none" w:sz="0" w:space="0" w:color="000000"/>
                <w:left w:val="none" w:sz="0" w:space="0" w:color="000000"/>
                <w:bottom w:val="none" w:sz="0" w:space="0" w:color="000000"/>
                <w:right w:val="none" w:sz="0" w:space="0" w:color="000000"/>
              </w:pBdr>
              <w:spacing w:after="0" w:line="240" w:lineRule="auto"/>
              <w:ind w:left="100" w:right="100"/>
              <w:jc w:val="center"/>
              <w:rPr>
                <w:rFonts w:eastAsia="Times New Roman" w:cs="Times New Roman"/>
                <w:color w:val="000000"/>
              </w:rPr>
            </w:pPr>
            <w:r>
              <w:rPr>
                <w:rFonts w:eastAsia="Times New Roman" w:cs="Times New Roman"/>
                <w:color w:val="000000"/>
              </w:rPr>
              <w:t>CV-ITI</w:t>
            </w:r>
          </w:p>
        </w:tc>
        <w:tc>
          <w:tcPr>
            <w:tcW w:w="120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F305337" w14:textId="77777777" w:rsidR="00B818D2" w:rsidRDefault="00B818D2" w:rsidP="005E1D1B">
            <w:pPr>
              <w:pBdr>
                <w:top w:val="none" w:sz="0" w:space="0" w:color="000000"/>
                <w:left w:val="none" w:sz="0" w:space="0" w:color="000000"/>
                <w:bottom w:val="none" w:sz="0" w:space="0" w:color="000000"/>
                <w:right w:val="none" w:sz="0" w:space="0" w:color="000000"/>
              </w:pBdr>
              <w:spacing w:after="0" w:line="240" w:lineRule="auto"/>
              <w:ind w:left="100" w:right="100"/>
              <w:jc w:val="center"/>
              <w:rPr>
                <w:rFonts w:eastAsia="Times New Roman" w:cs="Times New Roman"/>
                <w:color w:val="000000"/>
              </w:rPr>
            </w:pPr>
            <w:r>
              <w:rPr>
                <w:rFonts w:eastAsia="Times New Roman" w:cs="Times New Roman"/>
                <w:color w:val="000000"/>
              </w:rPr>
              <w:t>0.10</w:t>
            </w:r>
          </w:p>
        </w:tc>
        <w:tc>
          <w:tcPr>
            <w:tcW w:w="120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BF50EDD" w14:textId="77777777" w:rsidR="00B818D2" w:rsidRDefault="00B818D2" w:rsidP="005E1D1B">
            <w:pPr>
              <w:pBdr>
                <w:top w:val="none" w:sz="0" w:space="0" w:color="000000"/>
                <w:left w:val="none" w:sz="0" w:space="0" w:color="000000"/>
                <w:bottom w:val="none" w:sz="0" w:space="0" w:color="000000"/>
                <w:right w:val="none" w:sz="0" w:space="0" w:color="000000"/>
              </w:pBdr>
              <w:spacing w:after="0" w:line="240" w:lineRule="auto"/>
              <w:ind w:left="100" w:right="100"/>
              <w:jc w:val="center"/>
              <w:rPr>
                <w:rFonts w:eastAsia="Times New Roman" w:cs="Times New Roman"/>
                <w:color w:val="000000"/>
              </w:rPr>
            </w:pPr>
            <w:r>
              <w:rPr>
                <w:rFonts w:eastAsia="Times New Roman" w:cs="Times New Roman"/>
                <w:color w:val="000000"/>
              </w:rPr>
              <w:t>0.06</w:t>
            </w:r>
          </w:p>
        </w:tc>
      </w:tr>
      <w:tr w:rsidR="00B818D2" w14:paraId="210A67E7" w14:textId="77777777" w:rsidTr="005E1D1B">
        <w:trPr>
          <w:jc w:val="center"/>
        </w:trPr>
        <w:tc>
          <w:tcPr>
            <w:tcW w:w="34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692FBB" w14:textId="77777777" w:rsidR="00B818D2" w:rsidRDefault="00B818D2" w:rsidP="005E1D1B">
            <w:pPr>
              <w:pBdr>
                <w:top w:val="none" w:sz="0" w:space="0" w:color="000000"/>
                <w:left w:val="none" w:sz="0" w:space="0" w:color="000000"/>
                <w:bottom w:val="none" w:sz="0" w:space="0" w:color="000000"/>
                <w:right w:val="none" w:sz="0" w:space="0" w:color="000000"/>
              </w:pBdr>
              <w:spacing w:after="0" w:line="240" w:lineRule="auto"/>
              <w:ind w:left="100" w:right="100"/>
              <w:rPr>
                <w:rFonts w:eastAsia="Times New Roman" w:cs="Times New Roman"/>
                <w:color w:val="000000"/>
              </w:rPr>
            </w:pPr>
            <w:r>
              <w:rPr>
                <w:rFonts w:eastAsia="Times New Roman" w:cs="Times New Roman"/>
                <w:color w:val="000000"/>
              </w:rPr>
              <w:t xml:space="preserve">Paced tapping metronome (450 </w:t>
            </w:r>
            <w:proofErr w:type="spellStart"/>
            <w:r>
              <w:rPr>
                <w:rFonts w:eastAsia="Times New Roman" w:cs="Times New Roman"/>
                <w:color w:val="000000"/>
              </w:rPr>
              <w:t>ms</w:t>
            </w:r>
            <w:proofErr w:type="spellEnd"/>
            <w:r>
              <w:rPr>
                <w:rFonts w:eastAsia="Times New Roman" w:cs="Times New Roman"/>
                <w:color w:val="000000"/>
              </w:rPr>
              <w:t xml:space="preserve">) </w:t>
            </w:r>
          </w:p>
        </w:tc>
        <w:tc>
          <w:tcPr>
            <w:tcW w:w="2006" w:type="dxa"/>
            <w:tcBorders>
              <w:top w:val="none" w:sz="0" w:space="0" w:color="000000"/>
              <w:left w:val="none" w:sz="0" w:space="0" w:color="000000"/>
              <w:bottom w:val="none" w:sz="0" w:space="0" w:color="000000"/>
              <w:right w:val="none" w:sz="0" w:space="0" w:color="000000"/>
            </w:tcBorders>
            <w:shd w:val="clear" w:color="auto" w:fill="FFFFFF"/>
          </w:tcPr>
          <w:p w14:paraId="4B5903EE" w14:textId="77777777" w:rsidR="00B818D2" w:rsidRDefault="00B818D2" w:rsidP="005E1D1B">
            <w:pPr>
              <w:pBdr>
                <w:top w:val="none" w:sz="0" w:space="0" w:color="000000"/>
                <w:left w:val="none" w:sz="0" w:space="0" w:color="000000"/>
                <w:bottom w:val="none" w:sz="0" w:space="0" w:color="000000"/>
                <w:right w:val="none" w:sz="0" w:space="0" w:color="000000"/>
              </w:pBdr>
              <w:spacing w:after="0" w:line="240" w:lineRule="auto"/>
              <w:ind w:left="100" w:right="100"/>
              <w:jc w:val="center"/>
              <w:rPr>
                <w:rFonts w:eastAsia="Times New Roman" w:cs="Times New Roman"/>
                <w:color w:val="000000"/>
              </w:rPr>
            </w:pPr>
            <w:r>
              <w:rPr>
                <w:rFonts w:eastAsia="Times New Roman" w:cs="Times New Roman"/>
                <w:color w:val="000000"/>
              </w:rPr>
              <w:t>consistency</w:t>
            </w:r>
          </w:p>
        </w:tc>
        <w:tc>
          <w:tcPr>
            <w:tcW w:w="120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F8A9FD" w14:textId="77777777" w:rsidR="00B818D2" w:rsidRPr="00613229" w:rsidRDefault="00B818D2" w:rsidP="005E1D1B">
            <w:pPr>
              <w:pBdr>
                <w:top w:val="none" w:sz="0" w:space="0" w:color="000000"/>
                <w:left w:val="none" w:sz="0" w:space="0" w:color="000000"/>
                <w:bottom w:val="none" w:sz="0" w:space="0" w:color="000000"/>
                <w:right w:val="none" w:sz="0" w:space="0" w:color="000000"/>
              </w:pBdr>
              <w:spacing w:after="0" w:line="240" w:lineRule="auto"/>
              <w:ind w:left="100" w:right="100"/>
              <w:jc w:val="center"/>
              <w:rPr>
                <w:rFonts w:eastAsia="Times New Roman" w:cs="Times New Roman"/>
                <w:color w:val="000000" w:themeColor="text1"/>
              </w:rPr>
            </w:pPr>
            <w:r w:rsidRPr="00613229">
              <w:rPr>
                <w:rFonts w:eastAsia="Times New Roman" w:cs="Times New Roman"/>
                <w:color w:val="000000" w:themeColor="text1"/>
              </w:rPr>
              <w:t>0.82</w:t>
            </w:r>
          </w:p>
        </w:tc>
        <w:tc>
          <w:tcPr>
            <w:tcW w:w="120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9E114C" w14:textId="77777777" w:rsidR="00B818D2" w:rsidRPr="00613229" w:rsidRDefault="00B818D2" w:rsidP="005E1D1B">
            <w:pPr>
              <w:pBdr>
                <w:top w:val="none" w:sz="0" w:space="0" w:color="000000"/>
                <w:left w:val="none" w:sz="0" w:space="0" w:color="000000"/>
                <w:bottom w:val="none" w:sz="0" w:space="0" w:color="000000"/>
                <w:right w:val="none" w:sz="0" w:space="0" w:color="000000"/>
              </w:pBdr>
              <w:spacing w:after="0" w:line="240" w:lineRule="auto"/>
              <w:ind w:left="100" w:right="100"/>
              <w:jc w:val="center"/>
              <w:rPr>
                <w:rFonts w:eastAsia="Times New Roman" w:cs="Times New Roman"/>
                <w:color w:val="000000" w:themeColor="text1"/>
              </w:rPr>
            </w:pPr>
            <w:r w:rsidRPr="00613229">
              <w:rPr>
                <w:rFonts w:eastAsia="Times New Roman" w:cs="Times New Roman"/>
                <w:color w:val="000000" w:themeColor="text1"/>
              </w:rPr>
              <w:t>0.18</w:t>
            </w:r>
          </w:p>
        </w:tc>
      </w:tr>
      <w:tr w:rsidR="00B818D2" w14:paraId="09C7D265" w14:textId="77777777" w:rsidTr="005E1D1B">
        <w:trPr>
          <w:jc w:val="center"/>
        </w:trPr>
        <w:tc>
          <w:tcPr>
            <w:tcW w:w="34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40D3D9" w14:textId="77777777" w:rsidR="00B818D2" w:rsidRDefault="00B818D2" w:rsidP="005E1D1B">
            <w:pPr>
              <w:pBdr>
                <w:top w:val="none" w:sz="0" w:space="0" w:color="000000"/>
                <w:left w:val="none" w:sz="0" w:space="0" w:color="000000"/>
                <w:bottom w:val="none" w:sz="0" w:space="0" w:color="000000"/>
                <w:right w:val="none" w:sz="0" w:space="0" w:color="000000"/>
              </w:pBdr>
              <w:spacing w:after="0" w:line="240" w:lineRule="auto"/>
              <w:ind w:left="100" w:right="100"/>
              <w:rPr>
                <w:rFonts w:eastAsia="Times New Roman" w:cs="Times New Roman"/>
                <w:color w:val="000000"/>
              </w:rPr>
            </w:pPr>
            <w:r>
              <w:rPr>
                <w:rFonts w:eastAsia="Times New Roman" w:cs="Times New Roman"/>
                <w:color w:val="000000"/>
              </w:rPr>
              <w:t xml:space="preserve">Paced tapping metronome (600 </w:t>
            </w:r>
            <w:proofErr w:type="spellStart"/>
            <w:r>
              <w:rPr>
                <w:rFonts w:eastAsia="Times New Roman" w:cs="Times New Roman"/>
                <w:color w:val="000000"/>
              </w:rPr>
              <w:t>ms</w:t>
            </w:r>
            <w:proofErr w:type="spellEnd"/>
            <w:r>
              <w:rPr>
                <w:rFonts w:eastAsia="Times New Roman" w:cs="Times New Roman"/>
                <w:color w:val="000000"/>
              </w:rPr>
              <w:t xml:space="preserve">) </w:t>
            </w:r>
          </w:p>
        </w:tc>
        <w:tc>
          <w:tcPr>
            <w:tcW w:w="2006" w:type="dxa"/>
            <w:tcBorders>
              <w:top w:val="none" w:sz="0" w:space="0" w:color="000000"/>
              <w:left w:val="none" w:sz="0" w:space="0" w:color="000000"/>
              <w:bottom w:val="none" w:sz="0" w:space="0" w:color="000000"/>
              <w:right w:val="none" w:sz="0" w:space="0" w:color="000000"/>
            </w:tcBorders>
            <w:shd w:val="clear" w:color="auto" w:fill="FFFFFF"/>
          </w:tcPr>
          <w:p w14:paraId="7D0BF7E1" w14:textId="77777777" w:rsidR="00B818D2" w:rsidRDefault="00B818D2" w:rsidP="005E1D1B">
            <w:pPr>
              <w:pBdr>
                <w:top w:val="none" w:sz="0" w:space="0" w:color="000000"/>
                <w:left w:val="none" w:sz="0" w:space="0" w:color="000000"/>
                <w:bottom w:val="none" w:sz="0" w:space="0" w:color="000000"/>
                <w:right w:val="none" w:sz="0" w:space="0" w:color="000000"/>
              </w:pBdr>
              <w:spacing w:after="0" w:line="240" w:lineRule="auto"/>
              <w:ind w:left="100" w:right="100"/>
              <w:jc w:val="center"/>
              <w:rPr>
                <w:rFonts w:eastAsia="Times New Roman" w:cs="Times New Roman"/>
                <w:color w:val="000000"/>
              </w:rPr>
            </w:pPr>
            <w:r>
              <w:rPr>
                <w:rFonts w:eastAsia="Times New Roman" w:cs="Times New Roman"/>
                <w:color w:val="000000"/>
              </w:rPr>
              <w:t>consistency</w:t>
            </w:r>
          </w:p>
        </w:tc>
        <w:tc>
          <w:tcPr>
            <w:tcW w:w="120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3180F4" w14:textId="77777777" w:rsidR="00B818D2" w:rsidRPr="00613229" w:rsidRDefault="00B818D2" w:rsidP="005E1D1B">
            <w:pPr>
              <w:pBdr>
                <w:top w:val="none" w:sz="0" w:space="0" w:color="000000"/>
                <w:left w:val="none" w:sz="0" w:space="0" w:color="000000"/>
                <w:bottom w:val="none" w:sz="0" w:space="0" w:color="000000"/>
                <w:right w:val="none" w:sz="0" w:space="0" w:color="000000"/>
              </w:pBdr>
              <w:spacing w:after="0" w:line="240" w:lineRule="auto"/>
              <w:ind w:left="100" w:right="100"/>
              <w:jc w:val="center"/>
              <w:rPr>
                <w:rFonts w:eastAsia="Times New Roman" w:cs="Times New Roman"/>
                <w:color w:val="000000" w:themeColor="text1"/>
              </w:rPr>
            </w:pPr>
            <w:r w:rsidRPr="00613229">
              <w:rPr>
                <w:rFonts w:eastAsia="Times New Roman" w:cs="Times New Roman"/>
                <w:color w:val="000000" w:themeColor="text1"/>
              </w:rPr>
              <w:t>0.86</w:t>
            </w:r>
          </w:p>
        </w:tc>
        <w:tc>
          <w:tcPr>
            <w:tcW w:w="120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2CE130" w14:textId="77777777" w:rsidR="00B818D2" w:rsidRPr="00613229" w:rsidRDefault="00B818D2" w:rsidP="005E1D1B">
            <w:pPr>
              <w:pBdr>
                <w:top w:val="none" w:sz="0" w:space="0" w:color="000000"/>
                <w:left w:val="none" w:sz="0" w:space="0" w:color="000000"/>
                <w:bottom w:val="none" w:sz="0" w:space="0" w:color="000000"/>
                <w:right w:val="none" w:sz="0" w:space="0" w:color="000000"/>
              </w:pBdr>
              <w:spacing w:after="0" w:line="240" w:lineRule="auto"/>
              <w:ind w:left="100" w:right="100"/>
              <w:jc w:val="center"/>
              <w:rPr>
                <w:rFonts w:eastAsia="Times New Roman" w:cs="Times New Roman"/>
                <w:color w:val="000000" w:themeColor="text1"/>
              </w:rPr>
            </w:pPr>
            <w:r w:rsidRPr="00613229">
              <w:rPr>
                <w:rFonts w:eastAsia="Times New Roman" w:cs="Times New Roman"/>
                <w:color w:val="000000" w:themeColor="text1"/>
              </w:rPr>
              <w:t>0.14</w:t>
            </w:r>
          </w:p>
        </w:tc>
      </w:tr>
      <w:tr w:rsidR="00B818D2" w14:paraId="7796AAF9" w14:textId="77777777" w:rsidTr="005E1D1B">
        <w:trPr>
          <w:jc w:val="center"/>
        </w:trPr>
        <w:tc>
          <w:tcPr>
            <w:tcW w:w="34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DF2C01" w14:textId="77777777" w:rsidR="00B818D2" w:rsidRDefault="00B818D2" w:rsidP="005E1D1B">
            <w:pPr>
              <w:pBdr>
                <w:top w:val="none" w:sz="0" w:space="0" w:color="000000"/>
                <w:left w:val="none" w:sz="0" w:space="0" w:color="000000"/>
                <w:bottom w:val="none" w:sz="0" w:space="0" w:color="000000"/>
                <w:right w:val="none" w:sz="0" w:space="0" w:color="000000"/>
              </w:pBdr>
              <w:spacing w:after="0" w:line="240" w:lineRule="auto"/>
              <w:ind w:left="100" w:right="100"/>
              <w:rPr>
                <w:rFonts w:eastAsia="Times New Roman" w:cs="Times New Roman"/>
                <w:color w:val="000000"/>
              </w:rPr>
            </w:pPr>
            <w:r>
              <w:rPr>
                <w:rFonts w:eastAsia="Times New Roman" w:cs="Times New Roman"/>
                <w:color w:val="000000"/>
              </w:rPr>
              <w:t>Paced tapping music 1</w:t>
            </w:r>
          </w:p>
        </w:tc>
        <w:tc>
          <w:tcPr>
            <w:tcW w:w="2006" w:type="dxa"/>
            <w:tcBorders>
              <w:top w:val="none" w:sz="0" w:space="0" w:color="000000"/>
              <w:left w:val="none" w:sz="0" w:space="0" w:color="000000"/>
              <w:bottom w:val="none" w:sz="0" w:space="0" w:color="000000"/>
              <w:right w:val="none" w:sz="0" w:space="0" w:color="000000"/>
            </w:tcBorders>
            <w:shd w:val="clear" w:color="auto" w:fill="FFFFFF"/>
          </w:tcPr>
          <w:p w14:paraId="79A80EDB" w14:textId="77777777" w:rsidR="00B818D2" w:rsidRDefault="00B818D2" w:rsidP="005E1D1B">
            <w:pPr>
              <w:pBdr>
                <w:top w:val="none" w:sz="0" w:space="0" w:color="000000"/>
                <w:left w:val="none" w:sz="0" w:space="0" w:color="000000"/>
                <w:bottom w:val="none" w:sz="0" w:space="0" w:color="000000"/>
                <w:right w:val="none" w:sz="0" w:space="0" w:color="000000"/>
              </w:pBdr>
              <w:spacing w:after="0" w:line="240" w:lineRule="auto"/>
              <w:ind w:left="100" w:right="100"/>
              <w:jc w:val="center"/>
              <w:rPr>
                <w:rFonts w:eastAsia="Times New Roman" w:cs="Times New Roman"/>
                <w:color w:val="000000"/>
              </w:rPr>
            </w:pPr>
            <w:r>
              <w:rPr>
                <w:rFonts w:eastAsia="Times New Roman" w:cs="Times New Roman"/>
                <w:color w:val="000000"/>
              </w:rPr>
              <w:t>consistency</w:t>
            </w:r>
          </w:p>
        </w:tc>
        <w:tc>
          <w:tcPr>
            <w:tcW w:w="120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4EE85C" w14:textId="77777777" w:rsidR="00B818D2" w:rsidRPr="00613229" w:rsidRDefault="00B818D2" w:rsidP="005E1D1B">
            <w:pPr>
              <w:pBdr>
                <w:top w:val="none" w:sz="0" w:space="0" w:color="000000"/>
                <w:left w:val="none" w:sz="0" w:space="0" w:color="000000"/>
                <w:bottom w:val="none" w:sz="0" w:space="0" w:color="000000"/>
                <w:right w:val="none" w:sz="0" w:space="0" w:color="000000"/>
              </w:pBdr>
              <w:spacing w:after="0" w:line="240" w:lineRule="auto"/>
              <w:ind w:left="100" w:right="100"/>
              <w:jc w:val="center"/>
              <w:rPr>
                <w:rFonts w:eastAsia="Times New Roman" w:cs="Times New Roman"/>
                <w:color w:val="000000" w:themeColor="text1"/>
              </w:rPr>
            </w:pPr>
            <w:r w:rsidRPr="00613229">
              <w:rPr>
                <w:rFonts w:eastAsia="Times New Roman" w:cs="Times New Roman"/>
                <w:color w:val="000000" w:themeColor="text1"/>
              </w:rPr>
              <w:t>0.75</w:t>
            </w:r>
          </w:p>
        </w:tc>
        <w:tc>
          <w:tcPr>
            <w:tcW w:w="120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34F48D" w14:textId="77777777" w:rsidR="00B818D2" w:rsidRPr="00613229" w:rsidRDefault="00B818D2" w:rsidP="005E1D1B">
            <w:pPr>
              <w:pBdr>
                <w:top w:val="none" w:sz="0" w:space="0" w:color="000000"/>
                <w:left w:val="none" w:sz="0" w:space="0" w:color="000000"/>
                <w:bottom w:val="none" w:sz="0" w:space="0" w:color="000000"/>
                <w:right w:val="none" w:sz="0" w:space="0" w:color="000000"/>
              </w:pBdr>
              <w:spacing w:after="0" w:line="240" w:lineRule="auto"/>
              <w:ind w:left="100" w:right="100"/>
              <w:jc w:val="center"/>
              <w:rPr>
                <w:rFonts w:eastAsia="Times New Roman" w:cs="Times New Roman"/>
                <w:color w:val="000000" w:themeColor="text1"/>
              </w:rPr>
            </w:pPr>
            <w:r w:rsidRPr="00613229">
              <w:rPr>
                <w:rFonts w:eastAsia="Times New Roman" w:cs="Times New Roman"/>
                <w:color w:val="000000" w:themeColor="text1"/>
              </w:rPr>
              <w:t>0.27</w:t>
            </w:r>
          </w:p>
        </w:tc>
      </w:tr>
      <w:tr w:rsidR="00B818D2" w14:paraId="584CD525" w14:textId="77777777" w:rsidTr="005E1D1B">
        <w:trPr>
          <w:jc w:val="center"/>
        </w:trPr>
        <w:tc>
          <w:tcPr>
            <w:tcW w:w="34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2A05EB" w14:textId="77777777" w:rsidR="00B818D2" w:rsidRDefault="00B818D2" w:rsidP="005E1D1B">
            <w:pPr>
              <w:pBdr>
                <w:top w:val="none" w:sz="0" w:space="0" w:color="000000"/>
                <w:left w:val="none" w:sz="0" w:space="0" w:color="000000"/>
                <w:bottom w:val="none" w:sz="0" w:space="0" w:color="000000"/>
                <w:right w:val="none" w:sz="0" w:space="0" w:color="000000"/>
              </w:pBdr>
              <w:spacing w:after="0" w:line="240" w:lineRule="auto"/>
              <w:ind w:left="100" w:right="100"/>
              <w:rPr>
                <w:rFonts w:eastAsia="Times New Roman" w:cs="Times New Roman"/>
                <w:color w:val="000000"/>
              </w:rPr>
            </w:pPr>
            <w:r>
              <w:rPr>
                <w:rFonts w:eastAsia="Times New Roman" w:cs="Times New Roman"/>
                <w:color w:val="000000"/>
              </w:rPr>
              <w:t>Paced tapping music 2</w:t>
            </w:r>
          </w:p>
        </w:tc>
        <w:tc>
          <w:tcPr>
            <w:tcW w:w="2006" w:type="dxa"/>
            <w:tcBorders>
              <w:top w:val="none" w:sz="0" w:space="0" w:color="000000"/>
              <w:left w:val="none" w:sz="0" w:space="0" w:color="000000"/>
              <w:bottom w:val="none" w:sz="0" w:space="0" w:color="000000"/>
              <w:right w:val="none" w:sz="0" w:space="0" w:color="000000"/>
            </w:tcBorders>
            <w:shd w:val="clear" w:color="auto" w:fill="FFFFFF"/>
          </w:tcPr>
          <w:p w14:paraId="69320520" w14:textId="77777777" w:rsidR="00B818D2" w:rsidRDefault="00B818D2" w:rsidP="005E1D1B">
            <w:pPr>
              <w:pBdr>
                <w:top w:val="none" w:sz="0" w:space="0" w:color="000000"/>
                <w:left w:val="none" w:sz="0" w:space="0" w:color="000000"/>
                <w:bottom w:val="none" w:sz="0" w:space="0" w:color="000000"/>
                <w:right w:val="none" w:sz="0" w:space="0" w:color="000000"/>
              </w:pBdr>
              <w:spacing w:after="0" w:line="240" w:lineRule="auto"/>
              <w:ind w:left="100" w:right="100"/>
              <w:jc w:val="center"/>
              <w:rPr>
                <w:rFonts w:eastAsia="Times New Roman" w:cs="Times New Roman"/>
                <w:color w:val="000000"/>
              </w:rPr>
            </w:pPr>
            <w:r>
              <w:rPr>
                <w:rFonts w:eastAsia="Times New Roman" w:cs="Times New Roman"/>
                <w:color w:val="000000"/>
              </w:rPr>
              <w:t>consistency</w:t>
            </w:r>
          </w:p>
        </w:tc>
        <w:tc>
          <w:tcPr>
            <w:tcW w:w="120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FB8706" w14:textId="77777777" w:rsidR="00B818D2" w:rsidRPr="00613229" w:rsidRDefault="00B818D2" w:rsidP="005E1D1B">
            <w:pPr>
              <w:pBdr>
                <w:top w:val="none" w:sz="0" w:space="0" w:color="000000"/>
                <w:left w:val="none" w:sz="0" w:space="0" w:color="000000"/>
                <w:bottom w:val="none" w:sz="0" w:space="0" w:color="000000"/>
                <w:right w:val="none" w:sz="0" w:space="0" w:color="000000"/>
              </w:pBdr>
              <w:spacing w:after="0" w:line="240" w:lineRule="auto"/>
              <w:ind w:left="100" w:right="100"/>
              <w:jc w:val="center"/>
              <w:rPr>
                <w:rFonts w:eastAsia="Times New Roman" w:cs="Times New Roman"/>
                <w:color w:val="000000" w:themeColor="text1"/>
              </w:rPr>
            </w:pPr>
            <w:r w:rsidRPr="00613229">
              <w:rPr>
                <w:rFonts w:eastAsia="Times New Roman" w:cs="Times New Roman"/>
                <w:color w:val="000000" w:themeColor="text1"/>
              </w:rPr>
              <w:t>0.70</w:t>
            </w:r>
          </w:p>
        </w:tc>
        <w:tc>
          <w:tcPr>
            <w:tcW w:w="120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277C852" w14:textId="77777777" w:rsidR="00B818D2" w:rsidRPr="00613229" w:rsidRDefault="00B818D2" w:rsidP="005E1D1B">
            <w:pPr>
              <w:pBdr>
                <w:top w:val="none" w:sz="0" w:space="0" w:color="000000"/>
                <w:left w:val="none" w:sz="0" w:space="0" w:color="000000"/>
                <w:bottom w:val="none" w:sz="0" w:space="0" w:color="000000"/>
                <w:right w:val="none" w:sz="0" w:space="0" w:color="000000"/>
              </w:pBdr>
              <w:spacing w:after="0" w:line="240" w:lineRule="auto"/>
              <w:ind w:left="100" w:right="100"/>
              <w:jc w:val="center"/>
              <w:rPr>
                <w:rFonts w:eastAsia="Times New Roman" w:cs="Times New Roman"/>
                <w:color w:val="000000" w:themeColor="text1"/>
              </w:rPr>
            </w:pPr>
            <w:r w:rsidRPr="00613229">
              <w:rPr>
                <w:rFonts w:eastAsia="Times New Roman" w:cs="Times New Roman"/>
                <w:color w:val="000000" w:themeColor="text1"/>
              </w:rPr>
              <w:t>0.30</w:t>
            </w:r>
          </w:p>
        </w:tc>
      </w:tr>
      <w:tr w:rsidR="00B818D2" w14:paraId="3527E62D" w14:textId="77777777" w:rsidTr="005E1D1B">
        <w:trPr>
          <w:jc w:val="center"/>
        </w:trPr>
        <w:tc>
          <w:tcPr>
            <w:tcW w:w="34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99C0BD" w14:textId="77777777" w:rsidR="00B818D2" w:rsidRDefault="00B818D2" w:rsidP="005E1D1B">
            <w:pPr>
              <w:pBdr>
                <w:top w:val="none" w:sz="0" w:space="0" w:color="000000"/>
                <w:left w:val="none" w:sz="0" w:space="0" w:color="000000"/>
                <w:bottom w:val="none" w:sz="0" w:space="0" w:color="000000"/>
                <w:right w:val="none" w:sz="0" w:space="0" w:color="000000"/>
              </w:pBdr>
              <w:spacing w:after="0" w:line="240" w:lineRule="auto"/>
              <w:ind w:left="100" w:right="100"/>
              <w:rPr>
                <w:rFonts w:eastAsia="Times New Roman" w:cs="Times New Roman"/>
                <w:color w:val="000000"/>
              </w:rPr>
            </w:pPr>
            <w:r>
              <w:rPr>
                <w:rFonts w:eastAsia="Times New Roman" w:cs="Times New Roman"/>
                <w:color w:val="000000"/>
              </w:rPr>
              <w:t xml:space="preserve">Paced tapping metronome (450 </w:t>
            </w:r>
            <w:proofErr w:type="spellStart"/>
            <w:r>
              <w:rPr>
                <w:rFonts w:eastAsia="Times New Roman" w:cs="Times New Roman"/>
                <w:color w:val="000000"/>
              </w:rPr>
              <w:t>ms</w:t>
            </w:r>
            <w:proofErr w:type="spellEnd"/>
            <w:r>
              <w:rPr>
                <w:rFonts w:eastAsia="Times New Roman" w:cs="Times New Roman"/>
                <w:color w:val="000000"/>
              </w:rPr>
              <w:t>)</w:t>
            </w:r>
          </w:p>
        </w:tc>
        <w:tc>
          <w:tcPr>
            <w:tcW w:w="2006" w:type="dxa"/>
            <w:tcBorders>
              <w:top w:val="none" w:sz="0" w:space="0" w:color="000000"/>
              <w:left w:val="none" w:sz="0" w:space="0" w:color="000000"/>
              <w:bottom w:val="none" w:sz="0" w:space="0" w:color="000000"/>
              <w:right w:val="none" w:sz="0" w:space="0" w:color="000000"/>
            </w:tcBorders>
            <w:shd w:val="clear" w:color="auto" w:fill="FFFFFF"/>
          </w:tcPr>
          <w:p w14:paraId="2383D366" w14:textId="77777777" w:rsidR="00B818D2" w:rsidRDefault="00B818D2" w:rsidP="005E1D1B">
            <w:pPr>
              <w:pBdr>
                <w:top w:val="none" w:sz="0" w:space="0" w:color="000000"/>
                <w:left w:val="none" w:sz="0" w:space="0" w:color="000000"/>
                <w:bottom w:val="none" w:sz="0" w:space="0" w:color="000000"/>
                <w:right w:val="none" w:sz="0" w:space="0" w:color="000000"/>
              </w:pBdr>
              <w:spacing w:after="0" w:line="240" w:lineRule="auto"/>
              <w:ind w:left="100" w:right="100"/>
              <w:jc w:val="center"/>
              <w:rPr>
                <w:rFonts w:eastAsia="Times New Roman" w:cs="Times New Roman"/>
                <w:color w:val="000000"/>
              </w:rPr>
            </w:pPr>
            <w:r>
              <w:rPr>
                <w:rFonts w:eastAsia="Times New Roman" w:cs="Times New Roman"/>
                <w:color w:val="000000"/>
              </w:rPr>
              <w:t>accuracy</w:t>
            </w:r>
          </w:p>
        </w:tc>
        <w:tc>
          <w:tcPr>
            <w:tcW w:w="120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51C780" w14:textId="77777777" w:rsidR="00B818D2" w:rsidRDefault="00B818D2" w:rsidP="005E1D1B">
            <w:pPr>
              <w:pBdr>
                <w:top w:val="none" w:sz="0" w:space="0" w:color="000000"/>
                <w:left w:val="none" w:sz="0" w:space="0" w:color="000000"/>
                <w:bottom w:val="none" w:sz="0" w:space="0" w:color="000000"/>
                <w:right w:val="none" w:sz="0" w:space="0" w:color="000000"/>
              </w:pBdr>
              <w:spacing w:after="0" w:line="240" w:lineRule="auto"/>
              <w:ind w:left="100" w:right="100"/>
              <w:jc w:val="center"/>
              <w:rPr>
                <w:rFonts w:eastAsia="Times New Roman" w:cs="Times New Roman"/>
                <w:color w:val="000000"/>
              </w:rPr>
            </w:pPr>
            <w:r>
              <w:rPr>
                <w:rFonts w:eastAsia="Times New Roman" w:cs="Times New Roman"/>
                <w:color w:val="000000"/>
              </w:rPr>
              <w:t>-29.27</w:t>
            </w:r>
          </w:p>
        </w:tc>
        <w:tc>
          <w:tcPr>
            <w:tcW w:w="120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5F2C00" w14:textId="77777777" w:rsidR="00B818D2" w:rsidRDefault="00B818D2" w:rsidP="005E1D1B">
            <w:pPr>
              <w:pBdr>
                <w:top w:val="none" w:sz="0" w:space="0" w:color="000000"/>
                <w:left w:val="none" w:sz="0" w:space="0" w:color="000000"/>
                <w:bottom w:val="none" w:sz="0" w:space="0" w:color="000000"/>
                <w:right w:val="none" w:sz="0" w:space="0" w:color="000000"/>
              </w:pBdr>
              <w:spacing w:after="0" w:line="240" w:lineRule="auto"/>
              <w:ind w:left="100" w:right="100"/>
              <w:jc w:val="center"/>
              <w:rPr>
                <w:rFonts w:eastAsia="Times New Roman" w:cs="Times New Roman"/>
                <w:color w:val="000000"/>
              </w:rPr>
            </w:pPr>
            <w:r>
              <w:rPr>
                <w:rFonts w:eastAsia="Times New Roman" w:cs="Times New Roman"/>
                <w:color w:val="000000"/>
              </w:rPr>
              <w:t>39.78</w:t>
            </w:r>
          </w:p>
        </w:tc>
      </w:tr>
      <w:tr w:rsidR="00B818D2" w14:paraId="6A7DCAA6" w14:textId="77777777" w:rsidTr="005E1D1B">
        <w:trPr>
          <w:jc w:val="center"/>
        </w:trPr>
        <w:tc>
          <w:tcPr>
            <w:tcW w:w="34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B60E95" w14:textId="77777777" w:rsidR="00B818D2" w:rsidRDefault="00B818D2" w:rsidP="005E1D1B">
            <w:pPr>
              <w:pBdr>
                <w:top w:val="none" w:sz="0" w:space="0" w:color="000000"/>
                <w:left w:val="none" w:sz="0" w:space="0" w:color="000000"/>
                <w:bottom w:val="none" w:sz="0" w:space="0" w:color="000000"/>
                <w:right w:val="none" w:sz="0" w:space="0" w:color="000000"/>
              </w:pBdr>
              <w:spacing w:after="0" w:line="240" w:lineRule="auto"/>
              <w:ind w:left="100" w:right="100"/>
              <w:rPr>
                <w:rFonts w:eastAsia="Times New Roman" w:cs="Times New Roman"/>
                <w:color w:val="000000"/>
              </w:rPr>
            </w:pPr>
            <w:r>
              <w:rPr>
                <w:rFonts w:eastAsia="Times New Roman" w:cs="Times New Roman"/>
                <w:color w:val="000000"/>
              </w:rPr>
              <w:t xml:space="preserve">Paced tapping metronome (600 </w:t>
            </w:r>
            <w:proofErr w:type="spellStart"/>
            <w:r>
              <w:rPr>
                <w:rFonts w:eastAsia="Times New Roman" w:cs="Times New Roman"/>
                <w:color w:val="000000"/>
              </w:rPr>
              <w:t>ms</w:t>
            </w:r>
            <w:proofErr w:type="spellEnd"/>
            <w:r>
              <w:rPr>
                <w:rFonts w:eastAsia="Times New Roman" w:cs="Times New Roman"/>
                <w:color w:val="000000"/>
              </w:rPr>
              <w:t>)</w:t>
            </w:r>
          </w:p>
        </w:tc>
        <w:tc>
          <w:tcPr>
            <w:tcW w:w="2006" w:type="dxa"/>
            <w:tcBorders>
              <w:top w:val="none" w:sz="0" w:space="0" w:color="000000"/>
              <w:left w:val="none" w:sz="0" w:space="0" w:color="000000"/>
              <w:bottom w:val="none" w:sz="0" w:space="0" w:color="000000"/>
              <w:right w:val="none" w:sz="0" w:space="0" w:color="000000"/>
            </w:tcBorders>
            <w:shd w:val="clear" w:color="auto" w:fill="FFFFFF"/>
          </w:tcPr>
          <w:p w14:paraId="215A59D9" w14:textId="77777777" w:rsidR="00B818D2" w:rsidRDefault="00B818D2" w:rsidP="005E1D1B">
            <w:pPr>
              <w:pBdr>
                <w:top w:val="none" w:sz="0" w:space="0" w:color="000000"/>
                <w:left w:val="none" w:sz="0" w:space="0" w:color="000000"/>
                <w:bottom w:val="none" w:sz="0" w:space="0" w:color="000000"/>
                <w:right w:val="none" w:sz="0" w:space="0" w:color="000000"/>
              </w:pBdr>
              <w:spacing w:after="0" w:line="240" w:lineRule="auto"/>
              <w:ind w:left="100" w:right="100"/>
              <w:jc w:val="center"/>
              <w:rPr>
                <w:rFonts w:eastAsia="Times New Roman" w:cs="Times New Roman"/>
                <w:color w:val="000000"/>
              </w:rPr>
            </w:pPr>
            <w:r>
              <w:rPr>
                <w:rFonts w:eastAsia="Times New Roman" w:cs="Times New Roman"/>
                <w:color w:val="000000"/>
              </w:rPr>
              <w:t>accuracy</w:t>
            </w:r>
          </w:p>
        </w:tc>
        <w:tc>
          <w:tcPr>
            <w:tcW w:w="120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235AD01" w14:textId="77777777" w:rsidR="00B818D2" w:rsidRDefault="00B818D2" w:rsidP="005E1D1B">
            <w:pPr>
              <w:pBdr>
                <w:top w:val="none" w:sz="0" w:space="0" w:color="000000"/>
                <w:left w:val="none" w:sz="0" w:space="0" w:color="000000"/>
                <w:bottom w:val="none" w:sz="0" w:space="0" w:color="000000"/>
                <w:right w:val="none" w:sz="0" w:space="0" w:color="000000"/>
              </w:pBdr>
              <w:spacing w:after="0" w:line="240" w:lineRule="auto"/>
              <w:ind w:left="100" w:right="100"/>
              <w:jc w:val="center"/>
              <w:rPr>
                <w:rFonts w:eastAsia="Times New Roman" w:cs="Times New Roman"/>
                <w:color w:val="000000"/>
              </w:rPr>
            </w:pPr>
            <w:r>
              <w:rPr>
                <w:rFonts w:eastAsia="Times New Roman" w:cs="Times New Roman"/>
                <w:color w:val="000000"/>
              </w:rPr>
              <w:t>-36.25</w:t>
            </w:r>
          </w:p>
        </w:tc>
        <w:tc>
          <w:tcPr>
            <w:tcW w:w="120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3ACAAC" w14:textId="77777777" w:rsidR="00B818D2" w:rsidRDefault="00B818D2" w:rsidP="005E1D1B">
            <w:pPr>
              <w:pBdr>
                <w:top w:val="none" w:sz="0" w:space="0" w:color="000000"/>
                <w:left w:val="none" w:sz="0" w:space="0" w:color="000000"/>
                <w:bottom w:val="none" w:sz="0" w:space="0" w:color="000000"/>
                <w:right w:val="none" w:sz="0" w:space="0" w:color="000000"/>
              </w:pBdr>
              <w:spacing w:after="0" w:line="240" w:lineRule="auto"/>
              <w:ind w:left="100" w:right="100"/>
              <w:jc w:val="center"/>
              <w:rPr>
                <w:rFonts w:eastAsia="Times New Roman" w:cs="Times New Roman"/>
                <w:color w:val="000000"/>
              </w:rPr>
            </w:pPr>
            <w:r>
              <w:rPr>
                <w:rFonts w:eastAsia="Times New Roman" w:cs="Times New Roman"/>
                <w:color w:val="000000"/>
              </w:rPr>
              <w:t>35.17</w:t>
            </w:r>
          </w:p>
        </w:tc>
      </w:tr>
      <w:tr w:rsidR="00B818D2" w14:paraId="5A1FDB12" w14:textId="77777777" w:rsidTr="005E1D1B">
        <w:trPr>
          <w:jc w:val="center"/>
        </w:trPr>
        <w:tc>
          <w:tcPr>
            <w:tcW w:w="34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D43BE9" w14:textId="77777777" w:rsidR="00B818D2" w:rsidRDefault="00B818D2" w:rsidP="005E1D1B">
            <w:pPr>
              <w:pBdr>
                <w:top w:val="none" w:sz="0" w:space="0" w:color="000000"/>
                <w:left w:val="none" w:sz="0" w:space="0" w:color="000000"/>
                <w:bottom w:val="none" w:sz="0" w:space="0" w:color="000000"/>
                <w:right w:val="none" w:sz="0" w:space="0" w:color="000000"/>
              </w:pBdr>
              <w:spacing w:after="0" w:line="240" w:lineRule="auto"/>
              <w:ind w:left="100" w:right="100"/>
              <w:rPr>
                <w:rFonts w:eastAsia="Times New Roman" w:cs="Times New Roman"/>
                <w:color w:val="000000"/>
              </w:rPr>
            </w:pPr>
            <w:r>
              <w:rPr>
                <w:rFonts w:eastAsia="Times New Roman" w:cs="Times New Roman"/>
                <w:color w:val="000000"/>
              </w:rPr>
              <w:t>Paced tapping music 1</w:t>
            </w:r>
          </w:p>
        </w:tc>
        <w:tc>
          <w:tcPr>
            <w:tcW w:w="2006" w:type="dxa"/>
            <w:tcBorders>
              <w:top w:val="none" w:sz="0" w:space="0" w:color="000000"/>
              <w:left w:val="none" w:sz="0" w:space="0" w:color="000000"/>
              <w:bottom w:val="none" w:sz="0" w:space="0" w:color="000000"/>
              <w:right w:val="none" w:sz="0" w:space="0" w:color="000000"/>
            </w:tcBorders>
            <w:shd w:val="clear" w:color="auto" w:fill="FFFFFF"/>
          </w:tcPr>
          <w:p w14:paraId="470B60AA" w14:textId="77777777" w:rsidR="00B818D2" w:rsidRDefault="00B818D2" w:rsidP="005E1D1B">
            <w:pPr>
              <w:pBdr>
                <w:top w:val="none" w:sz="0" w:space="0" w:color="000000"/>
                <w:left w:val="none" w:sz="0" w:space="0" w:color="000000"/>
                <w:bottom w:val="none" w:sz="0" w:space="0" w:color="000000"/>
                <w:right w:val="none" w:sz="0" w:space="0" w:color="000000"/>
              </w:pBdr>
              <w:spacing w:after="0" w:line="240" w:lineRule="auto"/>
              <w:ind w:left="100" w:right="100"/>
              <w:jc w:val="center"/>
              <w:rPr>
                <w:rFonts w:eastAsia="Times New Roman" w:cs="Times New Roman"/>
                <w:color w:val="000000"/>
              </w:rPr>
            </w:pPr>
            <w:r>
              <w:rPr>
                <w:rFonts w:eastAsia="Times New Roman" w:cs="Times New Roman"/>
                <w:color w:val="000000"/>
              </w:rPr>
              <w:t>accuracy</w:t>
            </w:r>
          </w:p>
        </w:tc>
        <w:tc>
          <w:tcPr>
            <w:tcW w:w="120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883FE3" w14:textId="77777777" w:rsidR="00B818D2" w:rsidRDefault="00B818D2" w:rsidP="005E1D1B">
            <w:pPr>
              <w:pBdr>
                <w:top w:val="none" w:sz="0" w:space="0" w:color="000000"/>
                <w:left w:val="none" w:sz="0" w:space="0" w:color="000000"/>
                <w:bottom w:val="none" w:sz="0" w:space="0" w:color="000000"/>
                <w:right w:val="none" w:sz="0" w:space="0" w:color="000000"/>
              </w:pBdr>
              <w:spacing w:after="0" w:line="240" w:lineRule="auto"/>
              <w:ind w:left="100" w:right="100"/>
              <w:jc w:val="center"/>
              <w:rPr>
                <w:rFonts w:eastAsia="Times New Roman" w:cs="Times New Roman"/>
                <w:color w:val="000000"/>
              </w:rPr>
            </w:pPr>
            <w:r>
              <w:rPr>
                <w:rFonts w:eastAsia="Times New Roman" w:cs="Times New Roman"/>
                <w:color w:val="000000"/>
              </w:rPr>
              <w:t>-9.72</w:t>
            </w:r>
          </w:p>
        </w:tc>
        <w:tc>
          <w:tcPr>
            <w:tcW w:w="120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07B10B" w14:textId="77777777" w:rsidR="00B818D2" w:rsidRDefault="00B818D2" w:rsidP="005E1D1B">
            <w:pPr>
              <w:pBdr>
                <w:top w:val="none" w:sz="0" w:space="0" w:color="000000"/>
                <w:left w:val="none" w:sz="0" w:space="0" w:color="000000"/>
                <w:bottom w:val="none" w:sz="0" w:space="0" w:color="000000"/>
                <w:right w:val="none" w:sz="0" w:space="0" w:color="000000"/>
              </w:pBdr>
              <w:spacing w:after="0" w:line="240" w:lineRule="auto"/>
              <w:ind w:left="100" w:right="100"/>
              <w:jc w:val="center"/>
              <w:rPr>
                <w:rFonts w:eastAsia="Times New Roman" w:cs="Times New Roman"/>
                <w:color w:val="000000"/>
              </w:rPr>
            </w:pPr>
            <w:r>
              <w:rPr>
                <w:rFonts w:eastAsia="Times New Roman" w:cs="Times New Roman"/>
                <w:color w:val="000000"/>
              </w:rPr>
              <w:t>33.40</w:t>
            </w:r>
          </w:p>
        </w:tc>
      </w:tr>
      <w:tr w:rsidR="00B818D2" w14:paraId="79371E95" w14:textId="77777777" w:rsidTr="005E1D1B">
        <w:trPr>
          <w:jc w:val="center"/>
        </w:trPr>
        <w:tc>
          <w:tcPr>
            <w:tcW w:w="3402"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132426EC" w14:textId="77777777" w:rsidR="00B818D2" w:rsidRDefault="00B818D2" w:rsidP="005E1D1B">
            <w:pPr>
              <w:pBdr>
                <w:top w:val="none" w:sz="0" w:space="0" w:color="000000"/>
                <w:left w:val="none" w:sz="0" w:space="0" w:color="000000"/>
                <w:bottom w:val="none" w:sz="0" w:space="0" w:color="000000"/>
                <w:right w:val="none" w:sz="0" w:space="0" w:color="000000"/>
              </w:pBdr>
              <w:spacing w:after="0" w:line="240" w:lineRule="auto"/>
              <w:ind w:left="100" w:right="100"/>
              <w:rPr>
                <w:rFonts w:eastAsia="Times New Roman" w:cs="Times New Roman"/>
                <w:color w:val="000000"/>
              </w:rPr>
            </w:pPr>
            <w:r>
              <w:rPr>
                <w:rFonts w:eastAsia="Times New Roman" w:cs="Times New Roman"/>
                <w:color w:val="000000"/>
              </w:rPr>
              <w:t>Paced tapping music 2</w:t>
            </w:r>
          </w:p>
        </w:tc>
        <w:tc>
          <w:tcPr>
            <w:tcW w:w="2006" w:type="dxa"/>
            <w:tcBorders>
              <w:top w:val="none" w:sz="0" w:space="0" w:color="000000"/>
              <w:left w:val="none" w:sz="0" w:space="0" w:color="000000"/>
              <w:bottom w:val="single" w:sz="8" w:space="0" w:color="000000"/>
              <w:right w:val="none" w:sz="0" w:space="0" w:color="000000"/>
            </w:tcBorders>
            <w:shd w:val="clear" w:color="auto" w:fill="FFFFFF"/>
          </w:tcPr>
          <w:p w14:paraId="6CF5D5FE" w14:textId="77777777" w:rsidR="00B818D2" w:rsidRDefault="00B818D2" w:rsidP="005E1D1B">
            <w:pPr>
              <w:pBdr>
                <w:top w:val="none" w:sz="0" w:space="0" w:color="000000"/>
                <w:left w:val="none" w:sz="0" w:space="0" w:color="000000"/>
                <w:bottom w:val="none" w:sz="0" w:space="0" w:color="000000"/>
                <w:right w:val="none" w:sz="0" w:space="0" w:color="000000"/>
              </w:pBdr>
              <w:spacing w:after="0" w:line="240" w:lineRule="auto"/>
              <w:ind w:left="100" w:right="100"/>
              <w:jc w:val="center"/>
              <w:rPr>
                <w:rFonts w:eastAsia="Times New Roman" w:cs="Times New Roman"/>
                <w:color w:val="000000"/>
              </w:rPr>
            </w:pPr>
            <w:r>
              <w:rPr>
                <w:rFonts w:eastAsia="Times New Roman" w:cs="Times New Roman"/>
                <w:color w:val="000000"/>
              </w:rPr>
              <w:t>accuracy</w:t>
            </w:r>
          </w:p>
        </w:tc>
        <w:tc>
          <w:tcPr>
            <w:tcW w:w="1206"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2E1F5C33" w14:textId="77777777" w:rsidR="00B818D2" w:rsidRDefault="00B818D2" w:rsidP="005E1D1B">
            <w:pPr>
              <w:pBdr>
                <w:top w:val="none" w:sz="0" w:space="0" w:color="000000"/>
                <w:left w:val="none" w:sz="0" w:space="0" w:color="000000"/>
                <w:bottom w:val="none" w:sz="0" w:space="0" w:color="000000"/>
                <w:right w:val="none" w:sz="0" w:space="0" w:color="000000"/>
              </w:pBdr>
              <w:spacing w:after="0" w:line="240" w:lineRule="auto"/>
              <w:ind w:left="100" w:right="100"/>
              <w:jc w:val="center"/>
              <w:rPr>
                <w:rFonts w:eastAsia="Times New Roman" w:cs="Times New Roman"/>
                <w:color w:val="000000"/>
              </w:rPr>
            </w:pPr>
            <w:r>
              <w:rPr>
                <w:rFonts w:eastAsia="Times New Roman" w:cs="Times New Roman"/>
                <w:color w:val="000000"/>
              </w:rPr>
              <w:t>-12.52</w:t>
            </w:r>
          </w:p>
        </w:tc>
        <w:tc>
          <w:tcPr>
            <w:tcW w:w="1206"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0420CBCD" w14:textId="77777777" w:rsidR="00B818D2" w:rsidRDefault="00B818D2" w:rsidP="005E1D1B">
            <w:pPr>
              <w:pBdr>
                <w:top w:val="none" w:sz="0" w:space="0" w:color="000000"/>
                <w:left w:val="none" w:sz="0" w:space="0" w:color="000000"/>
                <w:bottom w:val="none" w:sz="0" w:space="0" w:color="000000"/>
                <w:right w:val="none" w:sz="0" w:space="0" w:color="000000"/>
              </w:pBdr>
              <w:spacing w:after="0" w:line="240" w:lineRule="auto"/>
              <w:ind w:left="100" w:right="100"/>
              <w:jc w:val="center"/>
              <w:rPr>
                <w:rFonts w:eastAsia="Times New Roman" w:cs="Times New Roman"/>
                <w:color w:val="000000"/>
              </w:rPr>
            </w:pPr>
            <w:r>
              <w:rPr>
                <w:rFonts w:eastAsia="Times New Roman" w:cs="Times New Roman"/>
                <w:color w:val="000000"/>
              </w:rPr>
              <w:t>49.40</w:t>
            </w:r>
          </w:p>
        </w:tc>
      </w:tr>
    </w:tbl>
    <w:p w14:paraId="529D334A" w14:textId="335C63D3" w:rsidR="00B818D2" w:rsidRPr="008E52E9" w:rsidRDefault="00B818D2" w:rsidP="00B818D2">
      <w:pPr>
        <w:spacing w:line="240" w:lineRule="auto"/>
        <w:ind w:left="720"/>
        <w:rPr>
          <w:sz w:val="18"/>
          <w:szCs w:val="18"/>
        </w:rPr>
      </w:pPr>
      <w:r w:rsidRPr="008E52E9">
        <w:rPr>
          <w:sz w:val="18"/>
          <w:szCs w:val="18"/>
        </w:rPr>
        <w:t>Note.</w:t>
      </w:r>
      <w:r>
        <w:rPr>
          <w:sz w:val="18"/>
          <w:szCs w:val="18"/>
        </w:rPr>
        <w:t xml:space="preserve"> </w:t>
      </w:r>
      <w:r w:rsidRPr="004E3949">
        <w:rPr>
          <w:sz w:val="18"/>
          <w:szCs w:val="18"/>
        </w:rPr>
        <w:t>ITI = inter-tap interval; CV = coefficient of variation.</w:t>
      </w:r>
      <w:r>
        <w:rPr>
          <w:sz w:val="18"/>
          <w:szCs w:val="18"/>
        </w:rPr>
        <w:t xml:space="preserve"> </w:t>
      </w:r>
      <w:r w:rsidRPr="004E3949">
        <w:rPr>
          <w:sz w:val="18"/>
          <w:szCs w:val="18"/>
        </w:rPr>
        <w:t>Consistency refers to vector length, a circular measure of synchronization variability (0 = no consistency, 1 = perfect consistency).</w:t>
      </w:r>
      <w:r>
        <w:rPr>
          <w:sz w:val="18"/>
          <w:szCs w:val="18"/>
        </w:rPr>
        <w:t xml:space="preserve"> </w:t>
      </w:r>
      <w:r w:rsidRPr="004E3949">
        <w:rPr>
          <w:sz w:val="18"/>
          <w:szCs w:val="18"/>
        </w:rPr>
        <w:t>Accuracy refers to vector angle (in degrees), indicating whether participants tapped ahead (negative values) or behind (positive values) the pacing stimulus.</w:t>
      </w:r>
      <w:r w:rsidRPr="00885DD0">
        <w:t xml:space="preserve"> </w:t>
      </w:r>
      <w:r w:rsidRPr="00885DD0">
        <w:rPr>
          <w:sz w:val="18"/>
          <w:szCs w:val="18"/>
        </w:rPr>
        <w:t>Accuracy was computed only if synchronization performance exceeded chance level, as determined by the Rayleigh test for circular uniformity</w:t>
      </w:r>
      <w:r>
        <w:rPr>
          <w:sz w:val="18"/>
          <w:szCs w:val="18"/>
        </w:rPr>
        <w:t xml:space="preserve">. </w:t>
      </w:r>
      <w:proofErr w:type="gramStart"/>
      <w:r w:rsidRPr="004E3949">
        <w:rPr>
          <w:sz w:val="18"/>
          <w:szCs w:val="18"/>
        </w:rPr>
        <w:t>For paced</w:t>
      </w:r>
      <w:proofErr w:type="gramEnd"/>
      <w:r w:rsidRPr="004E3949">
        <w:rPr>
          <w:sz w:val="18"/>
          <w:szCs w:val="18"/>
        </w:rPr>
        <w:t xml:space="preserve"> tapping tasks with a metronome, values in parentheses indicate the inter-onset interval.</w:t>
      </w:r>
      <w:r>
        <w:rPr>
          <w:sz w:val="18"/>
          <w:szCs w:val="18"/>
        </w:rPr>
        <w:t xml:space="preserve"> </w:t>
      </w:r>
      <w:r w:rsidRPr="004E3949">
        <w:rPr>
          <w:sz w:val="18"/>
          <w:szCs w:val="18"/>
        </w:rPr>
        <w:t>For paced tapping with music, Music 1 corresponds to an extract from Badinerie (</w:t>
      </w:r>
      <w:r w:rsidR="0017253B">
        <w:rPr>
          <w:sz w:val="18"/>
          <w:szCs w:val="18"/>
        </w:rPr>
        <w:t>Bach</w:t>
      </w:r>
      <w:r w:rsidRPr="004E3949">
        <w:rPr>
          <w:sz w:val="18"/>
          <w:szCs w:val="18"/>
        </w:rPr>
        <w:t>), and Music 2 to an extract from the Overture by Rossini.</w:t>
      </w:r>
    </w:p>
    <w:p w14:paraId="3E8C490D" w14:textId="3D8D9895" w:rsidR="005C521B" w:rsidRDefault="005C521B" w:rsidP="001E5A67">
      <w:pPr>
        <w:spacing w:line="240" w:lineRule="auto"/>
      </w:pPr>
    </w:p>
    <w:p w14:paraId="759122CD" w14:textId="1FD02B64" w:rsidR="008E0E1E" w:rsidRDefault="008E0E1E" w:rsidP="001E5A67">
      <w:pPr>
        <w:spacing w:line="240" w:lineRule="auto"/>
        <w:jc w:val="center"/>
        <w:rPr>
          <w:b/>
          <w:bCs/>
        </w:rPr>
      </w:pPr>
    </w:p>
    <w:p w14:paraId="16C3FD87" w14:textId="77777777" w:rsidR="008E0E1E" w:rsidRPr="00EF3866" w:rsidRDefault="008E0E1E" w:rsidP="001E5A67">
      <w:pPr>
        <w:spacing w:line="240" w:lineRule="auto"/>
        <w:rPr>
          <w:b/>
          <w:bCs/>
        </w:rPr>
      </w:pPr>
    </w:p>
    <w:p w14:paraId="0FF10444" w14:textId="77777777" w:rsidR="003861D4" w:rsidRPr="00EF3866" w:rsidRDefault="003861D4" w:rsidP="001E5A67">
      <w:pPr>
        <w:spacing w:line="240" w:lineRule="auto"/>
      </w:pPr>
    </w:p>
    <w:p w14:paraId="432248D6" w14:textId="77777777" w:rsidR="00D645F1" w:rsidRPr="00EF3866" w:rsidRDefault="00D645F1" w:rsidP="001E5A67">
      <w:pPr>
        <w:spacing w:line="240" w:lineRule="auto"/>
        <w:jc w:val="center"/>
      </w:pPr>
    </w:p>
    <w:p w14:paraId="26D6452C" w14:textId="77777777" w:rsidR="007C75ED" w:rsidRPr="00EF3866" w:rsidRDefault="007C75ED" w:rsidP="001E5A67">
      <w:pPr>
        <w:spacing w:line="240" w:lineRule="auto"/>
        <w:jc w:val="center"/>
      </w:pPr>
    </w:p>
    <w:p w14:paraId="74313F51" w14:textId="77777777" w:rsidR="00130EB4" w:rsidRPr="00EF3866" w:rsidRDefault="00130EB4" w:rsidP="001E5A67">
      <w:pPr>
        <w:spacing w:line="240" w:lineRule="auto"/>
      </w:pPr>
    </w:p>
    <w:p w14:paraId="43A33B73" w14:textId="77777777" w:rsidR="00130EB4" w:rsidRPr="00EF3866" w:rsidRDefault="00130EB4" w:rsidP="001E5A67">
      <w:pPr>
        <w:spacing w:line="240" w:lineRule="auto"/>
      </w:pPr>
    </w:p>
    <w:p w14:paraId="030400A1" w14:textId="77777777" w:rsidR="00201BAA" w:rsidRPr="00EF3866" w:rsidRDefault="00201BAA" w:rsidP="001E5A67">
      <w:pPr>
        <w:spacing w:line="240" w:lineRule="auto"/>
        <w:rPr>
          <w:color w:val="FF0000"/>
        </w:rPr>
      </w:pPr>
    </w:p>
    <w:p w14:paraId="426C2ECE" w14:textId="77777777" w:rsidR="00280051" w:rsidRDefault="00280051" w:rsidP="001E5A67">
      <w:pPr>
        <w:spacing w:line="240" w:lineRule="auto"/>
      </w:pPr>
    </w:p>
    <w:p w14:paraId="30088B42" w14:textId="77777777" w:rsidR="002442AE" w:rsidRDefault="002442AE" w:rsidP="001E5A67">
      <w:pPr>
        <w:spacing w:line="240" w:lineRule="auto"/>
      </w:pPr>
    </w:p>
    <w:p w14:paraId="0C9A520F" w14:textId="77777777" w:rsidR="002442AE" w:rsidRPr="002442AE" w:rsidRDefault="002442AE" w:rsidP="001E5A67">
      <w:pPr>
        <w:spacing w:line="240" w:lineRule="auto"/>
      </w:pPr>
    </w:p>
    <w:p w14:paraId="3D740910" w14:textId="77777777" w:rsidR="00AB51A4" w:rsidRDefault="00AB51A4" w:rsidP="001E5A67">
      <w:pPr>
        <w:spacing w:line="240" w:lineRule="auto"/>
        <w:rPr>
          <w:b/>
          <w:bCs/>
        </w:rPr>
      </w:pPr>
    </w:p>
    <w:p w14:paraId="4094D54D" w14:textId="77777777" w:rsidR="00A25561" w:rsidRDefault="00A25561" w:rsidP="001E5A67">
      <w:pPr>
        <w:spacing w:line="240" w:lineRule="auto"/>
      </w:pPr>
    </w:p>
    <w:p w14:paraId="4139B80D" w14:textId="77777777" w:rsidR="003F781D" w:rsidRPr="00A2523E" w:rsidRDefault="003F781D" w:rsidP="001E5A67">
      <w:pPr>
        <w:spacing w:line="240" w:lineRule="auto"/>
        <w:rPr>
          <w:color w:val="FF0000"/>
        </w:rPr>
      </w:pPr>
    </w:p>
    <w:p w14:paraId="6E53AAEA" w14:textId="77777777" w:rsidR="00CA5F40" w:rsidRDefault="00CA5F40" w:rsidP="001E5A67">
      <w:pPr>
        <w:spacing w:line="240" w:lineRule="auto"/>
        <w:rPr>
          <w:color w:val="E97132" w:themeColor="accent2"/>
        </w:rPr>
      </w:pPr>
    </w:p>
    <w:p w14:paraId="7B668058" w14:textId="77777777" w:rsidR="003323C0" w:rsidRDefault="003323C0" w:rsidP="001E5A67">
      <w:pPr>
        <w:spacing w:line="240" w:lineRule="auto"/>
      </w:pPr>
    </w:p>
    <w:sectPr w:rsidR="003323C0" w:rsidSect="0097528E">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E303A48"/>
    <w:multiLevelType w:val="hybridMultilevel"/>
    <w:tmpl w:val="DE667F6C"/>
    <w:lvl w:ilvl="0" w:tplc="1F6A6D12">
      <w:start w:val="6"/>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0C56BD5"/>
    <w:multiLevelType w:val="hybridMultilevel"/>
    <w:tmpl w:val="F2B49700"/>
    <w:lvl w:ilvl="0" w:tplc="9F4A53D2">
      <w:start w:val="6"/>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1370335"/>
    <w:multiLevelType w:val="hybridMultilevel"/>
    <w:tmpl w:val="5BDA1BC4"/>
    <w:lvl w:ilvl="0" w:tplc="A5AEA110">
      <w:start w:val="1"/>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0BE6B63"/>
    <w:multiLevelType w:val="hybridMultilevel"/>
    <w:tmpl w:val="DC16DB76"/>
    <w:lvl w:ilvl="0" w:tplc="1826E3D4">
      <w:start w:val="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234659184">
    <w:abstractNumId w:val="3"/>
  </w:num>
  <w:num w:numId="2" w16cid:durableId="1505896553">
    <w:abstractNumId w:val="0"/>
  </w:num>
  <w:num w:numId="3" w16cid:durableId="724530095">
    <w:abstractNumId w:val="1"/>
  </w:num>
  <w:num w:numId="4" w16cid:durableId="90009141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hyphenationZone w:val="425"/>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3860"/>
    <w:rsid w:val="000012E8"/>
    <w:rsid w:val="00021807"/>
    <w:rsid w:val="000246B1"/>
    <w:rsid w:val="000258F7"/>
    <w:rsid w:val="00025E18"/>
    <w:rsid w:val="000264F8"/>
    <w:rsid w:val="0002787D"/>
    <w:rsid w:val="00030688"/>
    <w:rsid w:val="00031931"/>
    <w:rsid w:val="00032A39"/>
    <w:rsid w:val="00032F95"/>
    <w:rsid w:val="00034321"/>
    <w:rsid w:val="000346E4"/>
    <w:rsid w:val="00036621"/>
    <w:rsid w:val="000371DF"/>
    <w:rsid w:val="00042A27"/>
    <w:rsid w:val="0004357D"/>
    <w:rsid w:val="000435C0"/>
    <w:rsid w:val="000444E6"/>
    <w:rsid w:val="00045187"/>
    <w:rsid w:val="000513C5"/>
    <w:rsid w:val="00054F3F"/>
    <w:rsid w:val="00060D33"/>
    <w:rsid w:val="00060E74"/>
    <w:rsid w:val="000650E6"/>
    <w:rsid w:val="00065BDE"/>
    <w:rsid w:val="0007009B"/>
    <w:rsid w:val="00070667"/>
    <w:rsid w:val="00073F9D"/>
    <w:rsid w:val="00074DDD"/>
    <w:rsid w:val="00077162"/>
    <w:rsid w:val="00085376"/>
    <w:rsid w:val="00093782"/>
    <w:rsid w:val="0009441C"/>
    <w:rsid w:val="000A04CA"/>
    <w:rsid w:val="000A218C"/>
    <w:rsid w:val="000A2361"/>
    <w:rsid w:val="000A3B95"/>
    <w:rsid w:val="000A48C2"/>
    <w:rsid w:val="000A5250"/>
    <w:rsid w:val="000A5447"/>
    <w:rsid w:val="000A6C88"/>
    <w:rsid w:val="000B3269"/>
    <w:rsid w:val="000B6C23"/>
    <w:rsid w:val="000D0860"/>
    <w:rsid w:val="000D313D"/>
    <w:rsid w:val="000D6647"/>
    <w:rsid w:val="000D7994"/>
    <w:rsid w:val="000E0063"/>
    <w:rsid w:val="000E77AB"/>
    <w:rsid w:val="000F0158"/>
    <w:rsid w:val="000F3CF8"/>
    <w:rsid w:val="0010058A"/>
    <w:rsid w:val="00104C7B"/>
    <w:rsid w:val="00104E4B"/>
    <w:rsid w:val="00110500"/>
    <w:rsid w:val="00111E30"/>
    <w:rsid w:val="001129AE"/>
    <w:rsid w:val="001139D5"/>
    <w:rsid w:val="00113EEC"/>
    <w:rsid w:val="00113FB7"/>
    <w:rsid w:val="0012247F"/>
    <w:rsid w:val="00124FC9"/>
    <w:rsid w:val="001261FF"/>
    <w:rsid w:val="00130EB4"/>
    <w:rsid w:val="00131734"/>
    <w:rsid w:val="00141A8E"/>
    <w:rsid w:val="001460CD"/>
    <w:rsid w:val="0015263F"/>
    <w:rsid w:val="00152F9E"/>
    <w:rsid w:val="001567E0"/>
    <w:rsid w:val="0015719B"/>
    <w:rsid w:val="00161CDB"/>
    <w:rsid w:val="001623BF"/>
    <w:rsid w:val="00165804"/>
    <w:rsid w:val="0017253B"/>
    <w:rsid w:val="00175E45"/>
    <w:rsid w:val="00182046"/>
    <w:rsid w:val="00183920"/>
    <w:rsid w:val="0018532C"/>
    <w:rsid w:val="001879F4"/>
    <w:rsid w:val="00190A3E"/>
    <w:rsid w:val="00191065"/>
    <w:rsid w:val="001928BA"/>
    <w:rsid w:val="00192FAE"/>
    <w:rsid w:val="001953FF"/>
    <w:rsid w:val="001A2E48"/>
    <w:rsid w:val="001A4EF1"/>
    <w:rsid w:val="001A5546"/>
    <w:rsid w:val="001A63A7"/>
    <w:rsid w:val="001B29FE"/>
    <w:rsid w:val="001B423B"/>
    <w:rsid w:val="001B69ED"/>
    <w:rsid w:val="001B7669"/>
    <w:rsid w:val="001B7AA4"/>
    <w:rsid w:val="001C3A57"/>
    <w:rsid w:val="001C5061"/>
    <w:rsid w:val="001C7895"/>
    <w:rsid w:val="001D135A"/>
    <w:rsid w:val="001D4DCD"/>
    <w:rsid w:val="001E0846"/>
    <w:rsid w:val="001E1AC5"/>
    <w:rsid w:val="001E3212"/>
    <w:rsid w:val="001E5A67"/>
    <w:rsid w:val="001F28DE"/>
    <w:rsid w:val="001F31C9"/>
    <w:rsid w:val="001F6D88"/>
    <w:rsid w:val="0020089B"/>
    <w:rsid w:val="00201BAA"/>
    <w:rsid w:val="00206A6D"/>
    <w:rsid w:val="00210915"/>
    <w:rsid w:val="00210BA8"/>
    <w:rsid w:val="00211D1B"/>
    <w:rsid w:val="002137A5"/>
    <w:rsid w:val="00213E8C"/>
    <w:rsid w:val="002146B5"/>
    <w:rsid w:val="00214D75"/>
    <w:rsid w:val="00217148"/>
    <w:rsid w:val="002203E1"/>
    <w:rsid w:val="00223D55"/>
    <w:rsid w:val="00224FB6"/>
    <w:rsid w:val="002262A6"/>
    <w:rsid w:val="002302E1"/>
    <w:rsid w:val="00230503"/>
    <w:rsid w:val="00236C8B"/>
    <w:rsid w:val="0024118E"/>
    <w:rsid w:val="00241BD3"/>
    <w:rsid w:val="00241CBB"/>
    <w:rsid w:val="00243CF4"/>
    <w:rsid w:val="002442AE"/>
    <w:rsid w:val="002454F4"/>
    <w:rsid w:val="00246D47"/>
    <w:rsid w:val="00246DCE"/>
    <w:rsid w:val="0025554A"/>
    <w:rsid w:val="00260362"/>
    <w:rsid w:val="00271FDA"/>
    <w:rsid w:val="0027308E"/>
    <w:rsid w:val="00280051"/>
    <w:rsid w:val="00287748"/>
    <w:rsid w:val="00287BF8"/>
    <w:rsid w:val="00290485"/>
    <w:rsid w:val="002912E2"/>
    <w:rsid w:val="0029712A"/>
    <w:rsid w:val="002A59A7"/>
    <w:rsid w:val="002B1824"/>
    <w:rsid w:val="002B2072"/>
    <w:rsid w:val="002B2DD8"/>
    <w:rsid w:val="002B33B1"/>
    <w:rsid w:val="002B36BA"/>
    <w:rsid w:val="002B3B40"/>
    <w:rsid w:val="002B4668"/>
    <w:rsid w:val="002B75D0"/>
    <w:rsid w:val="002C34E7"/>
    <w:rsid w:val="002C4204"/>
    <w:rsid w:val="002D2D02"/>
    <w:rsid w:val="002D3437"/>
    <w:rsid w:val="002D5E21"/>
    <w:rsid w:val="002E042D"/>
    <w:rsid w:val="002E08F6"/>
    <w:rsid w:val="002E27B5"/>
    <w:rsid w:val="002E2FBB"/>
    <w:rsid w:val="002E391C"/>
    <w:rsid w:val="002E486A"/>
    <w:rsid w:val="002E63C1"/>
    <w:rsid w:val="002E7A6B"/>
    <w:rsid w:val="002F2588"/>
    <w:rsid w:val="00301AAD"/>
    <w:rsid w:val="003323C0"/>
    <w:rsid w:val="003403CF"/>
    <w:rsid w:val="003472D5"/>
    <w:rsid w:val="00350204"/>
    <w:rsid w:val="003544B9"/>
    <w:rsid w:val="0035674E"/>
    <w:rsid w:val="003624F9"/>
    <w:rsid w:val="003643F5"/>
    <w:rsid w:val="0036550A"/>
    <w:rsid w:val="00372FE1"/>
    <w:rsid w:val="00384865"/>
    <w:rsid w:val="00385D0C"/>
    <w:rsid w:val="003861D4"/>
    <w:rsid w:val="00390454"/>
    <w:rsid w:val="00391AF1"/>
    <w:rsid w:val="00393DD6"/>
    <w:rsid w:val="003978FE"/>
    <w:rsid w:val="003A099A"/>
    <w:rsid w:val="003A0C7D"/>
    <w:rsid w:val="003A6041"/>
    <w:rsid w:val="003B0E27"/>
    <w:rsid w:val="003B15FC"/>
    <w:rsid w:val="003B2923"/>
    <w:rsid w:val="003B2A68"/>
    <w:rsid w:val="003B3667"/>
    <w:rsid w:val="003B5A23"/>
    <w:rsid w:val="003B6086"/>
    <w:rsid w:val="003B66F6"/>
    <w:rsid w:val="003B7F81"/>
    <w:rsid w:val="003C1F3C"/>
    <w:rsid w:val="003C3092"/>
    <w:rsid w:val="003C4057"/>
    <w:rsid w:val="003C5BA6"/>
    <w:rsid w:val="003D0968"/>
    <w:rsid w:val="003D1EA4"/>
    <w:rsid w:val="003D2ABD"/>
    <w:rsid w:val="003D6556"/>
    <w:rsid w:val="003D6D8A"/>
    <w:rsid w:val="003E3473"/>
    <w:rsid w:val="003E5E72"/>
    <w:rsid w:val="003F1B33"/>
    <w:rsid w:val="003F1DEC"/>
    <w:rsid w:val="003F4206"/>
    <w:rsid w:val="003F781D"/>
    <w:rsid w:val="0040622A"/>
    <w:rsid w:val="004131EF"/>
    <w:rsid w:val="004149D8"/>
    <w:rsid w:val="00416BE4"/>
    <w:rsid w:val="00417E16"/>
    <w:rsid w:val="0042099E"/>
    <w:rsid w:val="004304E5"/>
    <w:rsid w:val="0043071E"/>
    <w:rsid w:val="0043248B"/>
    <w:rsid w:val="00434197"/>
    <w:rsid w:val="0043429F"/>
    <w:rsid w:val="00444678"/>
    <w:rsid w:val="004446E5"/>
    <w:rsid w:val="00445E6D"/>
    <w:rsid w:val="004553BC"/>
    <w:rsid w:val="00461418"/>
    <w:rsid w:val="0046146D"/>
    <w:rsid w:val="00461D55"/>
    <w:rsid w:val="004661C5"/>
    <w:rsid w:val="00467503"/>
    <w:rsid w:val="00471F26"/>
    <w:rsid w:val="0047629C"/>
    <w:rsid w:val="0049642E"/>
    <w:rsid w:val="004A106B"/>
    <w:rsid w:val="004A13E0"/>
    <w:rsid w:val="004A791E"/>
    <w:rsid w:val="004A7EB2"/>
    <w:rsid w:val="004B0A2C"/>
    <w:rsid w:val="004B32AF"/>
    <w:rsid w:val="004C0F0A"/>
    <w:rsid w:val="004C3195"/>
    <w:rsid w:val="004C333A"/>
    <w:rsid w:val="004C6EC2"/>
    <w:rsid w:val="004C75A1"/>
    <w:rsid w:val="004C7B0A"/>
    <w:rsid w:val="004D3F1B"/>
    <w:rsid w:val="004D42D5"/>
    <w:rsid w:val="004D643F"/>
    <w:rsid w:val="004E0C7D"/>
    <w:rsid w:val="004E1644"/>
    <w:rsid w:val="004E1A58"/>
    <w:rsid w:val="004E3949"/>
    <w:rsid w:val="004E4F2D"/>
    <w:rsid w:val="004E5221"/>
    <w:rsid w:val="004E6D57"/>
    <w:rsid w:val="004F1AC2"/>
    <w:rsid w:val="004F3FC0"/>
    <w:rsid w:val="004F6C54"/>
    <w:rsid w:val="00502C02"/>
    <w:rsid w:val="00506148"/>
    <w:rsid w:val="005064B3"/>
    <w:rsid w:val="00506CAC"/>
    <w:rsid w:val="00513B39"/>
    <w:rsid w:val="00520366"/>
    <w:rsid w:val="00537C0A"/>
    <w:rsid w:val="005415D9"/>
    <w:rsid w:val="00544634"/>
    <w:rsid w:val="00546C78"/>
    <w:rsid w:val="005515E7"/>
    <w:rsid w:val="00565B79"/>
    <w:rsid w:val="00592CF1"/>
    <w:rsid w:val="0059504F"/>
    <w:rsid w:val="00596190"/>
    <w:rsid w:val="005A06BC"/>
    <w:rsid w:val="005A6934"/>
    <w:rsid w:val="005B0BFA"/>
    <w:rsid w:val="005B3EE7"/>
    <w:rsid w:val="005B5188"/>
    <w:rsid w:val="005B6836"/>
    <w:rsid w:val="005C277D"/>
    <w:rsid w:val="005C521B"/>
    <w:rsid w:val="005C73E3"/>
    <w:rsid w:val="005C7A72"/>
    <w:rsid w:val="005D0545"/>
    <w:rsid w:val="005D1B44"/>
    <w:rsid w:val="005D26E2"/>
    <w:rsid w:val="005E525E"/>
    <w:rsid w:val="005E6CC7"/>
    <w:rsid w:val="005E72DA"/>
    <w:rsid w:val="005F50B7"/>
    <w:rsid w:val="0060390B"/>
    <w:rsid w:val="0060513A"/>
    <w:rsid w:val="00613229"/>
    <w:rsid w:val="006141F0"/>
    <w:rsid w:val="00614348"/>
    <w:rsid w:val="00620327"/>
    <w:rsid w:val="006203AC"/>
    <w:rsid w:val="0062366A"/>
    <w:rsid w:val="006238DC"/>
    <w:rsid w:val="00631CCB"/>
    <w:rsid w:val="00636859"/>
    <w:rsid w:val="00637081"/>
    <w:rsid w:val="0064160C"/>
    <w:rsid w:val="00642A93"/>
    <w:rsid w:val="00645082"/>
    <w:rsid w:val="00647297"/>
    <w:rsid w:val="00650B23"/>
    <w:rsid w:val="00650C1E"/>
    <w:rsid w:val="00652143"/>
    <w:rsid w:val="006606E7"/>
    <w:rsid w:val="006646B7"/>
    <w:rsid w:val="006648EF"/>
    <w:rsid w:val="00665004"/>
    <w:rsid w:val="006653D9"/>
    <w:rsid w:val="00666E99"/>
    <w:rsid w:val="00667BD3"/>
    <w:rsid w:val="00675380"/>
    <w:rsid w:val="00691A50"/>
    <w:rsid w:val="00692170"/>
    <w:rsid w:val="006929BD"/>
    <w:rsid w:val="0069490D"/>
    <w:rsid w:val="006975A4"/>
    <w:rsid w:val="006A0799"/>
    <w:rsid w:val="006A10BF"/>
    <w:rsid w:val="006A340A"/>
    <w:rsid w:val="006A37C5"/>
    <w:rsid w:val="006A52B1"/>
    <w:rsid w:val="006A5857"/>
    <w:rsid w:val="006A76CF"/>
    <w:rsid w:val="006A7C45"/>
    <w:rsid w:val="006B21EF"/>
    <w:rsid w:val="006B2AAF"/>
    <w:rsid w:val="006B4B2F"/>
    <w:rsid w:val="006B761F"/>
    <w:rsid w:val="006C281D"/>
    <w:rsid w:val="006C3A28"/>
    <w:rsid w:val="006C5250"/>
    <w:rsid w:val="006C70CC"/>
    <w:rsid w:val="006C7C44"/>
    <w:rsid w:val="006D0CF1"/>
    <w:rsid w:val="006D5CA7"/>
    <w:rsid w:val="006E2032"/>
    <w:rsid w:val="006E2158"/>
    <w:rsid w:val="006E42E3"/>
    <w:rsid w:val="006E44AE"/>
    <w:rsid w:val="006E6731"/>
    <w:rsid w:val="006E7259"/>
    <w:rsid w:val="006F3860"/>
    <w:rsid w:val="006F46B3"/>
    <w:rsid w:val="006F6094"/>
    <w:rsid w:val="006F634B"/>
    <w:rsid w:val="00701510"/>
    <w:rsid w:val="00701809"/>
    <w:rsid w:val="007039F6"/>
    <w:rsid w:val="007116F9"/>
    <w:rsid w:val="00711B92"/>
    <w:rsid w:val="00712CA8"/>
    <w:rsid w:val="00717516"/>
    <w:rsid w:val="00724EDC"/>
    <w:rsid w:val="00726437"/>
    <w:rsid w:val="00731386"/>
    <w:rsid w:val="00732296"/>
    <w:rsid w:val="00744A89"/>
    <w:rsid w:val="007454DE"/>
    <w:rsid w:val="0075359C"/>
    <w:rsid w:val="007576E4"/>
    <w:rsid w:val="0076082C"/>
    <w:rsid w:val="0076230A"/>
    <w:rsid w:val="007649A9"/>
    <w:rsid w:val="007659B2"/>
    <w:rsid w:val="00767063"/>
    <w:rsid w:val="00767393"/>
    <w:rsid w:val="00770875"/>
    <w:rsid w:val="00770954"/>
    <w:rsid w:val="007738C4"/>
    <w:rsid w:val="00777F70"/>
    <w:rsid w:val="00782831"/>
    <w:rsid w:val="00784B52"/>
    <w:rsid w:val="007869C0"/>
    <w:rsid w:val="0078700A"/>
    <w:rsid w:val="007876DD"/>
    <w:rsid w:val="007877BE"/>
    <w:rsid w:val="0079153C"/>
    <w:rsid w:val="007950EA"/>
    <w:rsid w:val="00797E18"/>
    <w:rsid w:val="007A2AEE"/>
    <w:rsid w:val="007B2863"/>
    <w:rsid w:val="007C01BF"/>
    <w:rsid w:val="007C3ED5"/>
    <w:rsid w:val="007C75ED"/>
    <w:rsid w:val="007C7EE3"/>
    <w:rsid w:val="007D01C6"/>
    <w:rsid w:val="007D60C7"/>
    <w:rsid w:val="007D776D"/>
    <w:rsid w:val="007D78E8"/>
    <w:rsid w:val="007E0991"/>
    <w:rsid w:val="007E35D4"/>
    <w:rsid w:val="007E7845"/>
    <w:rsid w:val="007F04D6"/>
    <w:rsid w:val="007F4A37"/>
    <w:rsid w:val="007F5634"/>
    <w:rsid w:val="007F73AD"/>
    <w:rsid w:val="008017BD"/>
    <w:rsid w:val="00803149"/>
    <w:rsid w:val="00803AA9"/>
    <w:rsid w:val="00812E9D"/>
    <w:rsid w:val="008203FB"/>
    <w:rsid w:val="0082335B"/>
    <w:rsid w:val="00824396"/>
    <w:rsid w:val="008323B4"/>
    <w:rsid w:val="00835868"/>
    <w:rsid w:val="0083774A"/>
    <w:rsid w:val="0084321C"/>
    <w:rsid w:val="00850037"/>
    <w:rsid w:val="00851A4A"/>
    <w:rsid w:val="00852B29"/>
    <w:rsid w:val="00854B4E"/>
    <w:rsid w:val="00867FBF"/>
    <w:rsid w:val="00872098"/>
    <w:rsid w:val="0088088E"/>
    <w:rsid w:val="00882F16"/>
    <w:rsid w:val="008847C1"/>
    <w:rsid w:val="00884D38"/>
    <w:rsid w:val="00885DD0"/>
    <w:rsid w:val="0088732F"/>
    <w:rsid w:val="00890698"/>
    <w:rsid w:val="00890CFA"/>
    <w:rsid w:val="00894D00"/>
    <w:rsid w:val="008A015F"/>
    <w:rsid w:val="008A4F2C"/>
    <w:rsid w:val="008A6DBE"/>
    <w:rsid w:val="008A7586"/>
    <w:rsid w:val="008A7B88"/>
    <w:rsid w:val="008C325F"/>
    <w:rsid w:val="008C3D63"/>
    <w:rsid w:val="008C6809"/>
    <w:rsid w:val="008D0A45"/>
    <w:rsid w:val="008D39F3"/>
    <w:rsid w:val="008D5F1B"/>
    <w:rsid w:val="008D7A85"/>
    <w:rsid w:val="008E0359"/>
    <w:rsid w:val="008E0A5D"/>
    <w:rsid w:val="008E0E1E"/>
    <w:rsid w:val="008F2428"/>
    <w:rsid w:val="00903A58"/>
    <w:rsid w:val="0090634F"/>
    <w:rsid w:val="0091260F"/>
    <w:rsid w:val="00914DEA"/>
    <w:rsid w:val="00916C8B"/>
    <w:rsid w:val="009201A3"/>
    <w:rsid w:val="009233F9"/>
    <w:rsid w:val="0092344F"/>
    <w:rsid w:val="00926E0F"/>
    <w:rsid w:val="00927FAD"/>
    <w:rsid w:val="00932C0D"/>
    <w:rsid w:val="0094330E"/>
    <w:rsid w:val="0094368C"/>
    <w:rsid w:val="00944C87"/>
    <w:rsid w:val="00964C98"/>
    <w:rsid w:val="009704F7"/>
    <w:rsid w:val="0097528E"/>
    <w:rsid w:val="009771C5"/>
    <w:rsid w:val="009776AD"/>
    <w:rsid w:val="00981182"/>
    <w:rsid w:val="009818DA"/>
    <w:rsid w:val="00982C01"/>
    <w:rsid w:val="00985B78"/>
    <w:rsid w:val="00987A51"/>
    <w:rsid w:val="009925C2"/>
    <w:rsid w:val="009965BC"/>
    <w:rsid w:val="009A1045"/>
    <w:rsid w:val="009A132A"/>
    <w:rsid w:val="009A6FA7"/>
    <w:rsid w:val="009B0049"/>
    <w:rsid w:val="009B648B"/>
    <w:rsid w:val="009C0458"/>
    <w:rsid w:val="009C0E2C"/>
    <w:rsid w:val="009C2CE1"/>
    <w:rsid w:val="009C6B22"/>
    <w:rsid w:val="009D11CE"/>
    <w:rsid w:val="009D4E9D"/>
    <w:rsid w:val="009D689C"/>
    <w:rsid w:val="009E1E99"/>
    <w:rsid w:val="009E3175"/>
    <w:rsid w:val="009E72DD"/>
    <w:rsid w:val="009F659E"/>
    <w:rsid w:val="00A078BC"/>
    <w:rsid w:val="00A10702"/>
    <w:rsid w:val="00A10BE4"/>
    <w:rsid w:val="00A15965"/>
    <w:rsid w:val="00A2279F"/>
    <w:rsid w:val="00A2523E"/>
    <w:rsid w:val="00A25561"/>
    <w:rsid w:val="00A26682"/>
    <w:rsid w:val="00A27FBA"/>
    <w:rsid w:val="00A31B55"/>
    <w:rsid w:val="00A32EE9"/>
    <w:rsid w:val="00A33217"/>
    <w:rsid w:val="00A352EF"/>
    <w:rsid w:val="00A362BA"/>
    <w:rsid w:val="00A376C5"/>
    <w:rsid w:val="00A37EAB"/>
    <w:rsid w:val="00A4278D"/>
    <w:rsid w:val="00A42F0F"/>
    <w:rsid w:val="00A54992"/>
    <w:rsid w:val="00A55B40"/>
    <w:rsid w:val="00A57528"/>
    <w:rsid w:val="00A6135C"/>
    <w:rsid w:val="00A650DA"/>
    <w:rsid w:val="00A65B11"/>
    <w:rsid w:val="00A7034E"/>
    <w:rsid w:val="00A71976"/>
    <w:rsid w:val="00A77EF5"/>
    <w:rsid w:val="00A82034"/>
    <w:rsid w:val="00A91430"/>
    <w:rsid w:val="00A94F77"/>
    <w:rsid w:val="00AA0370"/>
    <w:rsid w:val="00AA2C2B"/>
    <w:rsid w:val="00AB0EBB"/>
    <w:rsid w:val="00AB1E91"/>
    <w:rsid w:val="00AB2216"/>
    <w:rsid w:val="00AB2E30"/>
    <w:rsid w:val="00AB51A4"/>
    <w:rsid w:val="00AB53B1"/>
    <w:rsid w:val="00AC1A7D"/>
    <w:rsid w:val="00AC6826"/>
    <w:rsid w:val="00AD10FB"/>
    <w:rsid w:val="00AD3BE0"/>
    <w:rsid w:val="00AD3F09"/>
    <w:rsid w:val="00AD43BE"/>
    <w:rsid w:val="00AD4419"/>
    <w:rsid w:val="00AD74B0"/>
    <w:rsid w:val="00AD7922"/>
    <w:rsid w:val="00AE723A"/>
    <w:rsid w:val="00AF5C5B"/>
    <w:rsid w:val="00AF5CCF"/>
    <w:rsid w:val="00B02B30"/>
    <w:rsid w:val="00B054D1"/>
    <w:rsid w:val="00B0704A"/>
    <w:rsid w:val="00B253D0"/>
    <w:rsid w:val="00B2689B"/>
    <w:rsid w:val="00B270B1"/>
    <w:rsid w:val="00B32A88"/>
    <w:rsid w:val="00B34234"/>
    <w:rsid w:val="00B34372"/>
    <w:rsid w:val="00B3494A"/>
    <w:rsid w:val="00B357F9"/>
    <w:rsid w:val="00B36E64"/>
    <w:rsid w:val="00B401E6"/>
    <w:rsid w:val="00B41773"/>
    <w:rsid w:val="00B42FF9"/>
    <w:rsid w:val="00B45AD7"/>
    <w:rsid w:val="00B466E0"/>
    <w:rsid w:val="00B477E7"/>
    <w:rsid w:val="00B51E63"/>
    <w:rsid w:val="00B52B78"/>
    <w:rsid w:val="00B55588"/>
    <w:rsid w:val="00B5733C"/>
    <w:rsid w:val="00B62F84"/>
    <w:rsid w:val="00B633DB"/>
    <w:rsid w:val="00B634C1"/>
    <w:rsid w:val="00B64A95"/>
    <w:rsid w:val="00B64D3E"/>
    <w:rsid w:val="00B653A0"/>
    <w:rsid w:val="00B65FD4"/>
    <w:rsid w:val="00B66602"/>
    <w:rsid w:val="00B66F0B"/>
    <w:rsid w:val="00B7346F"/>
    <w:rsid w:val="00B76669"/>
    <w:rsid w:val="00B818D2"/>
    <w:rsid w:val="00B90CD0"/>
    <w:rsid w:val="00B93AB6"/>
    <w:rsid w:val="00B94B23"/>
    <w:rsid w:val="00BA0DF4"/>
    <w:rsid w:val="00BA6C42"/>
    <w:rsid w:val="00BB1843"/>
    <w:rsid w:val="00BB3A09"/>
    <w:rsid w:val="00BB4C9D"/>
    <w:rsid w:val="00BB5274"/>
    <w:rsid w:val="00BC047D"/>
    <w:rsid w:val="00BC69DA"/>
    <w:rsid w:val="00BD1D4A"/>
    <w:rsid w:val="00BD52EF"/>
    <w:rsid w:val="00BE544A"/>
    <w:rsid w:val="00BE6F4C"/>
    <w:rsid w:val="00BF02AE"/>
    <w:rsid w:val="00BF1951"/>
    <w:rsid w:val="00BF5555"/>
    <w:rsid w:val="00C0060E"/>
    <w:rsid w:val="00C00D5B"/>
    <w:rsid w:val="00C03A04"/>
    <w:rsid w:val="00C044B9"/>
    <w:rsid w:val="00C138A7"/>
    <w:rsid w:val="00C13B05"/>
    <w:rsid w:val="00C14415"/>
    <w:rsid w:val="00C21B5D"/>
    <w:rsid w:val="00C24DDF"/>
    <w:rsid w:val="00C427C2"/>
    <w:rsid w:val="00C43177"/>
    <w:rsid w:val="00C50292"/>
    <w:rsid w:val="00C507C1"/>
    <w:rsid w:val="00C549C2"/>
    <w:rsid w:val="00C56914"/>
    <w:rsid w:val="00C6494D"/>
    <w:rsid w:val="00C64DA7"/>
    <w:rsid w:val="00C65DD0"/>
    <w:rsid w:val="00C713BA"/>
    <w:rsid w:val="00C72E14"/>
    <w:rsid w:val="00C73825"/>
    <w:rsid w:val="00C745B5"/>
    <w:rsid w:val="00C75651"/>
    <w:rsid w:val="00C77B63"/>
    <w:rsid w:val="00C803A2"/>
    <w:rsid w:val="00C8378A"/>
    <w:rsid w:val="00C91211"/>
    <w:rsid w:val="00CA4DE4"/>
    <w:rsid w:val="00CA51E4"/>
    <w:rsid w:val="00CA5277"/>
    <w:rsid w:val="00CA5DA4"/>
    <w:rsid w:val="00CA5F40"/>
    <w:rsid w:val="00CB01C6"/>
    <w:rsid w:val="00CB286D"/>
    <w:rsid w:val="00CB6AEC"/>
    <w:rsid w:val="00CC38D2"/>
    <w:rsid w:val="00CC75E6"/>
    <w:rsid w:val="00CD3729"/>
    <w:rsid w:val="00CD7D44"/>
    <w:rsid w:val="00CE072D"/>
    <w:rsid w:val="00CE6597"/>
    <w:rsid w:val="00CF03A9"/>
    <w:rsid w:val="00CF591A"/>
    <w:rsid w:val="00D041CA"/>
    <w:rsid w:val="00D05B70"/>
    <w:rsid w:val="00D13AFD"/>
    <w:rsid w:val="00D1710E"/>
    <w:rsid w:val="00D17751"/>
    <w:rsid w:val="00D221E5"/>
    <w:rsid w:val="00D22D5D"/>
    <w:rsid w:val="00D24566"/>
    <w:rsid w:val="00D248AD"/>
    <w:rsid w:val="00D24F8A"/>
    <w:rsid w:val="00D2519C"/>
    <w:rsid w:val="00D26C08"/>
    <w:rsid w:val="00D32CDC"/>
    <w:rsid w:val="00D417B0"/>
    <w:rsid w:val="00D41C26"/>
    <w:rsid w:val="00D4250F"/>
    <w:rsid w:val="00D43015"/>
    <w:rsid w:val="00D457AB"/>
    <w:rsid w:val="00D45DD3"/>
    <w:rsid w:val="00D47DE9"/>
    <w:rsid w:val="00D50FA7"/>
    <w:rsid w:val="00D525DE"/>
    <w:rsid w:val="00D56449"/>
    <w:rsid w:val="00D645F1"/>
    <w:rsid w:val="00D64A50"/>
    <w:rsid w:val="00D677F9"/>
    <w:rsid w:val="00D71168"/>
    <w:rsid w:val="00D71DFE"/>
    <w:rsid w:val="00D75A5C"/>
    <w:rsid w:val="00D77DA6"/>
    <w:rsid w:val="00DA1BD0"/>
    <w:rsid w:val="00DA234D"/>
    <w:rsid w:val="00DA2CAD"/>
    <w:rsid w:val="00DB24AA"/>
    <w:rsid w:val="00DB29C9"/>
    <w:rsid w:val="00DB319F"/>
    <w:rsid w:val="00DB672F"/>
    <w:rsid w:val="00DB6E4E"/>
    <w:rsid w:val="00DB6EC4"/>
    <w:rsid w:val="00DC0685"/>
    <w:rsid w:val="00DC4021"/>
    <w:rsid w:val="00DC6976"/>
    <w:rsid w:val="00DD724C"/>
    <w:rsid w:val="00DD762D"/>
    <w:rsid w:val="00DE119D"/>
    <w:rsid w:val="00DE265F"/>
    <w:rsid w:val="00DE37C2"/>
    <w:rsid w:val="00DF301B"/>
    <w:rsid w:val="00DF5BF2"/>
    <w:rsid w:val="00DF6FDA"/>
    <w:rsid w:val="00E25CE7"/>
    <w:rsid w:val="00E32768"/>
    <w:rsid w:val="00E366EC"/>
    <w:rsid w:val="00E37902"/>
    <w:rsid w:val="00E43EBE"/>
    <w:rsid w:val="00E45AB0"/>
    <w:rsid w:val="00E47E2A"/>
    <w:rsid w:val="00E50534"/>
    <w:rsid w:val="00E53A40"/>
    <w:rsid w:val="00E54C22"/>
    <w:rsid w:val="00E54D9F"/>
    <w:rsid w:val="00E55DF1"/>
    <w:rsid w:val="00E55F05"/>
    <w:rsid w:val="00E6284C"/>
    <w:rsid w:val="00E63FC0"/>
    <w:rsid w:val="00E71E2C"/>
    <w:rsid w:val="00E7216A"/>
    <w:rsid w:val="00E761D0"/>
    <w:rsid w:val="00E83D92"/>
    <w:rsid w:val="00E85A8D"/>
    <w:rsid w:val="00E867E8"/>
    <w:rsid w:val="00E86AE3"/>
    <w:rsid w:val="00E87C87"/>
    <w:rsid w:val="00E93DA9"/>
    <w:rsid w:val="00EA02ED"/>
    <w:rsid w:val="00EA0A67"/>
    <w:rsid w:val="00EA153D"/>
    <w:rsid w:val="00EA1DA6"/>
    <w:rsid w:val="00EA4649"/>
    <w:rsid w:val="00EA49D1"/>
    <w:rsid w:val="00EB164D"/>
    <w:rsid w:val="00EB2F4F"/>
    <w:rsid w:val="00EB52B5"/>
    <w:rsid w:val="00EB643D"/>
    <w:rsid w:val="00EC491C"/>
    <w:rsid w:val="00EC59D6"/>
    <w:rsid w:val="00EC7054"/>
    <w:rsid w:val="00ED586A"/>
    <w:rsid w:val="00ED7504"/>
    <w:rsid w:val="00EE239E"/>
    <w:rsid w:val="00EE281A"/>
    <w:rsid w:val="00EE3624"/>
    <w:rsid w:val="00EE7F96"/>
    <w:rsid w:val="00EF08B6"/>
    <w:rsid w:val="00EF1544"/>
    <w:rsid w:val="00EF3866"/>
    <w:rsid w:val="00EF5A54"/>
    <w:rsid w:val="00EF722D"/>
    <w:rsid w:val="00EF787C"/>
    <w:rsid w:val="00F00F49"/>
    <w:rsid w:val="00F033C0"/>
    <w:rsid w:val="00F0663A"/>
    <w:rsid w:val="00F0719C"/>
    <w:rsid w:val="00F0786F"/>
    <w:rsid w:val="00F07BB5"/>
    <w:rsid w:val="00F1333E"/>
    <w:rsid w:val="00F208C3"/>
    <w:rsid w:val="00F23B2F"/>
    <w:rsid w:val="00F26B50"/>
    <w:rsid w:val="00F26BF8"/>
    <w:rsid w:val="00F334BA"/>
    <w:rsid w:val="00F4108F"/>
    <w:rsid w:val="00F41AEA"/>
    <w:rsid w:val="00F4367C"/>
    <w:rsid w:val="00F447E9"/>
    <w:rsid w:val="00F45624"/>
    <w:rsid w:val="00F50130"/>
    <w:rsid w:val="00F514A3"/>
    <w:rsid w:val="00F536AA"/>
    <w:rsid w:val="00F57DBF"/>
    <w:rsid w:val="00F61B25"/>
    <w:rsid w:val="00F71145"/>
    <w:rsid w:val="00F71614"/>
    <w:rsid w:val="00F718C4"/>
    <w:rsid w:val="00F733A7"/>
    <w:rsid w:val="00F84F43"/>
    <w:rsid w:val="00F851CE"/>
    <w:rsid w:val="00F861D4"/>
    <w:rsid w:val="00F9075E"/>
    <w:rsid w:val="00F90C1F"/>
    <w:rsid w:val="00F94036"/>
    <w:rsid w:val="00F969CC"/>
    <w:rsid w:val="00FA09E6"/>
    <w:rsid w:val="00FA1348"/>
    <w:rsid w:val="00FA2441"/>
    <w:rsid w:val="00FA3F5B"/>
    <w:rsid w:val="00FA6073"/>
    <w:rsid w:val="00FB0FBA"/>
    <w:rsid w:val="00FB29AE"/>
    <w:rsid w:val="00FB5672"/>
    <w:rsid w:val="00FC1D53"/>
    <w:rsid w:val="00FC2D38"/>
    <w:rsid w:val="00FC3E5A"/>
    <w:rsid w:val="00FC5306"/>
    <w:rsid w:val="00FC573A"/>
    <w:rsid w:val="00FC6052"/>
    <w:rsid w:val="00FC6DC0"/>
    <w:rsid w:val="00FD12E8"/>
    <w:rsid w:val="00FD459E"/>
    <w:rsid w:val="00FD539C"/>
    <w:rsid w:val="00FE78D2"/>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0DDFD0"/>
  <w15:chartTrackingRefBased/>
  <w15:docId w15:val="{D9CFB4E1-BEDF-4967-B7BD-0940CB5E10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F3860"/>
    <w:pPr>
      <w:spacing w:line="360" w:lineRule="auto"/>
      <w:jc w:val="both"/>
    </w:pPr>
    <w:rPr>
      <w:rFonts w:ascii="Times New Roman" w:hAnsi="Times New Roman"/>
      <w14:ligatures w14:val="none"/>
    </w:rPr>
  </w:style>
  <w:style w:type="paragraph" w:styleId="Titre1">
    <w:name w:val="heading 1"/>
    <w:basedOn w:val="Normal"/>
    <w:next w:val="Normal"/>
    <w:link w:val="Titre1Car"/>
    <w:uiPriority w:val="9"/>
    <w:qFormat/>
    <w:rsid w:val="006F3860"/>
    <w:pPr>
      <w:keepNext/>
      <w:keepLines/>
      <w:spacing w:before="360" w:after="80" w:line="259" w:lineRule="auto"/>
      <w:jc w:val="left"/>
      <w:outlineLvl w:val="0"/>
    </w:pPr>
    <w:rPr>
      <w:rFonts w:asciiTheme="majorHAnsi" w:eastAsiaTheme="majorEastAsia" w:hAnsiTheme="majorHAnsi" w:cstheme="majorBidi"/>
      <w:color w:val="0F4761" w:themeColor="accent1" w:themeShade="BF"/>
      <w:sz w:val="40"/>
      <w:szCs w:val="40"/>
      <w14:ligatures w14:val="standardContextual"/>
    </w:rPr>
  </w:style>
  <w:style w:type="paragraph" w:styleId="Titre2">
    <w:name w:val="heading 2"/>
    <w:basedOn w:val="Normal"/>
    <w:next w:val="Normal"/>
    <w:link w:val="Titre2Car"/>
    <w:uiPriority w:val="9"/>
    <w:unhideWhenUsed/>
    <w:qFormat/>
    <w:rsid w:val="006F3860"/>
    <w:pPr>
      <w:keepNext/>
      <w:keepLines/>
      <w:spacing w:before="160" w:after="80" w:line="259" w:lineRule="auto"/>
      <w:jc w:val="left"/>
      <w:outlineLvl w:val="1"/>
    </w:pPr>
    <w:rPr>
      <w:rFonts w:asciiTheme="majorHAnsi" w:eastAsiaTheme="majorEastAsia" w:hAnsiTheme="majorHAnsi" w:cstheme="majorBidi"/>
      <w:color w:val="0F4761" w:themeColor="accent1" w:themeShade="BF"/>
      <w:sz w:val="32"/>
      <w:szCs w:val="32"/>
      <w14:ligatures w14:val="standardContextual"/>
    </w:rPr>
  </w:style>
  <w:style w:type="paragraph" w:styleId="Titre3">
    <w:name w:val="heading 3"/>
    <w:basedOn w:val="Normal"/>
    <w:next w:val="Normal"/>
    <w:link w:val="Titre3Car"/>
    <w:uiPriority w:val="9"/>
    <w:unhideWhenUsed/>
    <w:qFormat/>
    <w:rsid w:val="006F3860"/>
    <w:pPr>
      <w:keepNext/>
      <w:keepLines/>
      <w:spacing w:before="160" w:after="80" w:line="259" w:lineRule="auto"/>
      <w:jc w:val="left"/>
      <w:outlineLvl w:val="2"/>
    </w:pPr>
    <w:rPr>
      <w:rFonts w:asciiTheme="minorHAnsi" w:eastAsiaTheme="majorEastAsia" w:hAnsiTheme="minorHAnsi" w:cstheme="majorBidi"/>
      <w:color w:val="0F4761" w:themeColor="accent1" w:themeShade="BF"/>
      <w:sz w:val="28"/>
      <w:szCs w:val="28"/>
      <w14:ligatures w14:val="standardContextual"/>
    </w:rPr>
  </w:style>
  <w:style w:type="paragraph" w:styleId="Titre4">
    <w:name w:val="heading 4"/>
    <w:aliases w:val="Titre4_style"/>
    <w:basedOn w:val="Normal"/>
    <w:next w:val="Normal"/>
    <w:link w:val="Titre4Car"/>
    <w:uiPriority w:val="9"/>
    <w:unhideWhenUsed/>
    <w:qFormat/>
    <w:rsid w:val="006F3860"/>
    <w:pPr>
      <w:keepNext/>
      <w:keepLines/>
      <w:spacing w:before="80" w:after="40" w:line="259" w:lineRule="auto"/>
      <w:jc w:val="left"/>
      <w:outlineLvl w:val="3"/>
    </w:pPr>
    <w:rPr>
      <w:rFonts w:asciiTheme="minorHAnsi" w:eastAsiaTheme="majorEastAsia" w:hAnsiTheme="minorHAnsi" w:cstheme="majorBidi"/>
      <w:i/>
      <w:iCs/>
      <w:color w:val="0F4761" w:themeColor="accent1" w:themeShade="BF"/>
      <w14:ligatures w14:val="standardContextual"/>
    </w:rPr>
  </w:style>
  <w:style w:type="paragraph" w:styleId="Titre5">
    <w:name w:val="heading 5"/>
    <w:basedOn w:val="Normal"/>
    <w:next w:val="Normal"/>
    <w:link w:val="Titre5Car"/>
    <w:uiPriority w:val="9"/>
    <w:semiHidden/>
    <w:unhideWhenUsed/>
    <w:qFormat/>
    <w:rsid w:val="006F3860"/>
    <w:pPr>
      <w:keepNext/>
      <w:keepLines/>
      <w:spacing w:before="80" w:after="40" w:line="259" w:lineRule="auto"/>
      <w:jc w:val="left"/>
      <w:outlineLvl w:val="4"/>
    </w:pPr>
    <w:rPr>
      <w:rFonts w:asciiTheme="minorHAnsi" w:eastAsiaTheme="majorEastAsia" w:hAnsiTheme="minorHAnsi" w:cstheme="majorBidi"/>
      <w:color w:val="0F4761" w:themeColor="accent1" w:themeShade="BF"/>
      <w14:ligatures w14:val="standardContextual"/>
    </w:rPr>
  </w:style>
  <w:style w:type="paragraph" w:styleId="Titre6">
    <w:name w:val="heading 6"/>
    <w:basedOn w:val="Normal"/>
    <w:next w:val="Normal"/>
    <w:link w:val="Titre6Car"/>
    <w:uiPriority w:val="9"/>
    <w:semiHidden/>
    <w:unhideWhenUsed/>
    <w:qFormat/>
    <w:rsid w:val="006F3860"/>
    <w:pPr>
      <w:keepNext/>
      <w:keepLines/>
      <w:spacing w:before="40" w:after="0" w:line="259" w:lineRule="auto"/>
      <w:jc w:val="left"/>
      <w:outlineLvl w:val="5"/>
    </w:pPr>
    <w:rPr>
      <w:rFonts w:asciiTheme="minorHAnsi" w:eastAsiaTheme="majorEastAsia" w:hAnsiTheme="minorHAnsi" w:cstheme="majorBidi"/>
      <w:i/>
      <w:iCs/>
      <w:color w:val="595959" w:themeColor="text1" w:themeTint="A6"/>
      <w14:ligatures w14:val="standardContextual"/>
    </w:rPr>
  </w:style>
  <w:style w:type="paragraph" w:styleId="Titre7">
    <w:name w:val="heading 7"/>
    <w:basedOn w:val="Normal"/>
    <w:next w:val="Normal"/>
    <w:link w:val="Titre7Car"/>
    <w:uiPriority w:val="9"/>
    <w:semiHidden/>
    <w:unhideWhenUsed/>
    <w:qFormat/>
    <w:rsid w:val="006F3860"/>
    <w:pPr>
      <w:keepNext/>
      <w:keepLines/>
      <w:spacing w:before="40" w:after="0" w:line="259" w:lineRule="auto"/>
      <w:jc w:val="left"/>
      <w:outlineLvl w:val="6"/>
    </w:pPr>
    <w:rPr>
      <w:rFonts w:asciiTheme="minorHAnsi" w:eastAsiaTheme="majorEastAsia" w:hAnsiTheme="minorHAnsi" w:cstheme="majorBidi"/>
      <w:color w:val="595959" w:themeColor="text1" w:themeTint="A6"/>
      <w14:ligatures w14:val="standardContextual"/>
    </w:rPr>
  </w:style>
  <w:style w:type="paragraph" w:styleId="Titre8">
    <w:name w:val="heading 8"/>
    <w:basedOn w:val="Normal"/>
    <w:next w:val="Normal"/>
    <w:link w:val="Titre8Car"/>
    <w:uiPriority w:val="9"/>
    <w:semiHidden/>
    <w:unhideWhenUsed/>
    <w:qFormat/>
    <w:rsid w:val="006F3860"/>
    <w:pPr>
      <w:keepNext/>
      <w:keepLines/>
      <w:spacing w:after="0" w:line="259" w:lineRule="auto"/>
      <w:jc w:val="left"/>
      <w:outlineLvl w:val="7"/>
    </w:pPr>
    <w:rPr>
      <w:rFonts w:asciiTheme="minorHAnsi" w:eastAsiaTheme="majorEastAsia" w:hAnsiTheme="minorHAnsi" w:cstheme="majorBidi"/>
      <w:i/>
      <w:iCs/>
      <w:color w:val="272727" w:themeColor="text1" w:themeTint="D8"/>
      <w14:ligatures w14:val="standardContextual"/>
    </w:rPr>
  </w:style>
  <w:style w:type="paragraph" w:styleId="Titre9">
    <w:name w:val="heading 9"/>
    <w:basedOn w:val="Normal"/>
    <w:next w:val="Normal"/>
    <w:link w:val="Titre9Car"/>
    <w:uiPriority w:val="9"/>
    <w:semiHidden/>
    <w:unhideWhenUsed/>
    <w:qFormat/>
    <w:rsid w:val="006F3860"/>
    <w:pPr>
      <w:keepNext/>
      <w:keepLines/>
      <w:spacing w:after="0" w:line="259" w:lineRule="auto"/>
      <w:jc w:val="left"/>
      <w:outlineLvl w:val="8"/>
    </w:pPr>
    <w:rPr>
      <w:rFonts w:asciiTheme="minorHAnsi" w:eastAsiaTheme="majorEastAsia" w:hAnsiTheme="minorHAnsi" w:cstheme="majorBidi"/>
      <w:color w:val="272727" w:themeColor="text1" w:themeTint="D8"/>
      <w14:ligatures w14:val="standardContextual"/>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6F3860"/>
    <w:rPr>
      <w:rFonts w:asciiTheme="majorHAnsi" w:eastAsiaTheme="majorEastAsia" w:hAnsiTheme="majorHAnsi" w:cstheme="majorBidi"/>
      <w:color w:val="0F4761" w:themeColor="accent1" w:themeShade="BF"/>
      <w:sz w:val="40"/>
      <w:szCs w:val="40"/>
    </w:rPr>
  </w:style>
  <w:style w:type="character" w:customStyle="1" w:styleId="Titre2Car">
    <w:name w:val="Titre 2 Car"/>
    <w:basedOn w:val="Policepardfaut"/>
    <w:link w:val="Titre2"/>
    <w:uiPriority w:val="9"/>
    <w:rsid w:val="006F3860"/>
    <w:rPr>
      <w:rFonts w:asciiTheme="majorHAnsi" w:eastAsiaTheme="majorEastAsia" w:hAnsiTheme="majorHAnsi" w:cstheme="majorBidi"/>
      <w:color w:val="0F4761" w:themeColor="accent1" w:themeShade="BF"/>
      <w:sz w:val="32"/>
      <w:szCs w:val="32"/>
    </w:rPr>
  </w:style>
  <w:style w:type="character" w:customStyle="1" w:styleId="Titre3Car">
    <w:name w:val="Titre 3 Car"/>
    <w:basedOn w:val="Policepardfaut"/>
    <w:link w:val="Titre3"/>
    <w:uiPriority w:val="9"/>
    <w:rsid w:val="006F3860"/>
    <w:rPr>
      <w:rFonts w:eastAsiaTheme="majorEastAsia" w:cstheme="majorBidi"/>
      <w:color w:val="0F4761" w:themeColor="accent1" w:themeShade="BF"/>
      <w:sz w:val="28"/>
      <w:szCs w:val="28"/>
    </w:rPr>
  </w:style>
  <w:style w:type="character" w:customStyle="1" w:styleId="Titre4Car">
    <w:name w:val="Titre 4 Car"/>
    <w:aliases w:val="Titre4_style Car"/>
    <w:basedOn w:val="Policepardfaut"/>
    <w:link w:val="Titre4"/>
    <w:uiPriority w:val="9"/>
    <w:rsid w:val="006F3860"/>
    <w:rPr>
      <w:rFonts w:eastAsiaTheme="majorEastAsia" w:cstheme="majorBidi"/>
      <w:i/>
      <w:iCs/>
      <w:color w:val="0F4761" w:themeColor="accent1" w:themeShade="BF"/>
    </w:rPr>
  </w:style>
  <w:style w:type="character" w:customStyle="1" w:styleId="Titre5Car">
    <w:name w:val="Titre 5 Car"/>
    <w:basedOn w:val="Policepardfaut"/>
    <w:link w:val="Titre5"/>
    <w:uiPriority w:val="9"/>
    <w:semiHidden/>
    <w:rsid w:val="006F3860"/>
    <w:rPr>
      <w:rFonts w:eastAsiaTheme="majorEastAsia" w:cstheme="majorBidi"/>
      <w:color w:val="0F4761" w:themeColor="accent1" w:themeShade="BF"/>
    </w:rPr>
  </w:style>
  <w:style w:type="character" w:customStyle="1" w:styleId="Titre6Car">
    <w:name w:val="Titre 6 Car"/>
    <w:basedOn w:val="Policepardfaut"/>
    <w:link w:val="Titre6"/>
    <w:uiPriority w:val="9"/>
    <w:semiHidden/>
    <w:rsid w:val="006F3860"/>
    <w:rPr>
      <w:rFonts w:eastAsiaTheme="majorEastAsia" w:cstheme="majorBidi"/>
      <w:i/>
      <w:iCs/>
      <w:color w:val="595959" w:themeColor="text1" w:themeTint="A6"/>
    </w:rPr>
  </w:style>
  <w:style w:type="character" w:customStyle="1" w:styleId="Titre7Car">
    <w:name w:val="Titre 7 Car"/>
    <w:basedOn w:val="Policepardfaut"/>
    <w:link w:val="Titre7"/>
    <w:uiPriority w:val="9"/>
    <w:semiHidden/>
    <w:rsid w:val="006F3860"/>
    <w:rPr>
      <w:rFonts w:eastAsiaTheme="majorEastAsia" w:cstheme="majorBidi"/>
      <w:color w:val="595959" w:themeColor="text1" w:themeTint="A6"/>
    </w:rPr>
  </w:style>
  <w:style w:type="character" w:customStyle="1" w:styleId="Titre8Car">
    <w:name w:val="Titre 8 Car"/>
    <w:basedOn w:val="Policepardfaut"/>
    <w:link w:val="Titre8"/>
    <w:uiPriority w:val="9"/>
    <w:semiHidden/>
    <w:rsid w:val="006F3860"/>
    <w:rPr>
      <w:rFonts w:eastAsiaTheme="majorEastAsia" w:cstheme="majorBidi"/>
      <w:i/>
      <w:iCs/>
      <w:color w:val="272727" w:themeColor="text1" w:themeTint="D8"/>
    </w:rPr>
  </w:style>
  <w:style w:type="character" w:customStyle="1" w:styleId="Titre9Car">
    <w:name w:val="Titre 9 Car"/>
    <w:basedOn w:val="Policepardfaut"/>
    <w:link w:val="Titre9"/>
    <w:uiPriority w:val="9"/>
    <w:semiHidden/>
    <w:rsid w:val="006F3860"/>
    <w:rPr>
      <w:rFonts w:eastAsiaTheme="majorEastAsia" w:cstheme="majorBidi"/>
      <w:color w:val="272727" w:themeColor="text1" w:themeTint="D8"/>
    </w:rPr>
  </w:style>
  <w:style w:type="paragraph" w:styleId="Titre">
    <w:name w:val="Title"/>
    <w:basedOn w:val="Normal"/>
    <w:next w:val="Normal"/>
    <w:link w:val="TitreCar"/>
    <w:uiPriority w:val="10"/>
    <w:qFormat/>
    <w:rsid w:val="006F3860"/>
    <w:pPr>
      <w:spacing w:after="80" w:line="240" w:lineRule="auto"/>
      <w:contextualSpacing/>
      <w:jc w:val="left"/>
    </w:pPr>
    <w:rPr>
      <w:rFonts w:asciiTheme="majorHAnsi" w:eastAsiaTheme="majorEastAsia" w:hAnsiTheme="majorHAnsi" w:cstheme="majorBidi"/>
      <w:spacing w:val="-10"/>
      <w:kern w:val="28"/>
      <w:sz w:val="56"/>
      <w:szCs w:val="56"/>
      <w14:ligatures w14:val="standardContextual"/>
    </w:rPr>
  </w:style>
  <w:style w:type="character" w:customStyle="1" w:styleId="TitreCar">
    <w:name w:val="Titre Car"/>
    <w:basedOn w:val="Policepardfaut"/>
    <w:link w:val="Titre"/>
    <w:uiPriority w:val="10"/>
    <w:rsid w:val="006F3860"/>
    <w:rPr>
      <w:rFonts w:asciiTheme="majorHAnsi" w:eastAsiaTheme="majorEastAsia" w:hAnsiTheme="majorHAnsi" w:cstheme="majorBidi"/>
      <w:spacing w:val="-10"/>
      <w:kern w:val="28"/>
      <w:sz w:val="56"/>
      <w:szCs w:val="56"/>
    </w:rPr>
  </w:style>
  <w:style w:type="paragraph" w:styleId="Sous-titre">
    <w:name w:val="Subtitle"/>
    <w:basedOn w:val="Normal"/>
    <w:next w:val="Normal"/>
    <w:link w:val="Sous-titreCar"/>
    <w:uiPriority w:val="11"/>
    <w:qFormat/>
    <w:rsid w:val="006F3860"/>
    <w:pPr>
      <w:numPr>
        <w:ilvl w:val="1"/>
      </w:numPr>
      <w:spacing w:line="259" w:lineRule="auto"/>
      <w:jc w:val="left"/>
    </w:pPr>
    <w:rPr>
      <w:rFonts w:asciiTheme="minorHAnsi" w:eastAsiaTheme="majorEastAsia" w:hAnsiTheme="minorHAnsi" w:cstheme="majorBidi"/>
      <w:color w:val="595959" w:themeColor="text1" w:themeTint="A6"/>
      <w:spacing w:val="15"/>
      <w:sz w:val="28"/>
      <w:szCs w:val="28"/>
      <w14:ligatures w14:val="standardContextual"/>
    </w:rPr>
  </w:style>
  <w:style w:type="character" w:customStyle="1" w:styleId="Sous-titreCar">
    <w:name w:val="Sous-titre Car"/>
    <w:basedOn w:val="Policepardfaut"/>
    <w:link w:val="Sous-titre"/>
    <w:uiPriority w:val="11"/>
    <w:rsid w:val="006F3860"/>
    <w:rPr>
      <w:rFonts w:eastAsiaTheme="majorEastAsia" w:cstheme="majorBidi"/>
      <w:color w:val="595959" w:themeColor="text1" w:themeTint="A6"/>
      <w:spacing w:val="15"/>
      <w:sz w:val="28"/>
      <w:szCs w:val="28"/>
    </w:rPr>
  </w:style>
  <w:style w:type="paragraph" w:styleId="Citation">
    <w:name w:val="Quote"/>
    <w:basedOn w:val="Normal"/>
    <w:next w:val="Normal"/>
    <w:link w:val="CitationCar"/>
    <w:uiPriority w:val="29"/>
    <w:qFormat/>
    <w:rsid w:val="006F3860"/>
    <w:pPr>
      <w:spacing w:before="160" w:line="259" w:lineRule="auto"/>
      <w:jc w:val="center"/>
    </w:pPr>
    <w:rPr>
      <w:rFonts w:asciiTheme="minorHAnsi" w:hAnsiTheme="minorHAnsi"/>
      <w:i/>
      <w:iCs/>
      <w:color w:val="404040" w:themeColor="text1" w:themeTint="BF"/>
      <w14:ligatures w14:val="standardContextual"/>
    </w:rPr>
  </w:style>
  <w:style w:type="character" w:customStyle="1" w:styleId="CitationCar">
    <w:name w:val="Citation Car"/>
    <w:basedOn w:val="Policepardfaut"/>
    <w:link w:val="Citation"/>
    <w:uiPriority w:val="29"/>
    <w:rsid w:val="006F3860"/>
    <w:rPr>
      <w:i/>
      <w:iCs/>
      <w:color w:val="404040" w:themeColor="text1" w:themeTint="BF"/>
    </w:rPr>
  </w:style>
  <w:style w:type="paragraph" w:styleId="Paragraphedeliste">
    <w:name w:val="List Paragraph"/>
    <w:basedOn w:val="Normal"/>
    <w:uiPriority w:val="34"/>
    <w:qFormat/>
    <w:rsid w:val="006F3860"/>
    <w:pPr>
      <w:spacing w:line="259" w:lineRule="auto"/>
      <w:ind w:left="720"/>
      <w:contextualSpacing/>
      <w:jc w:val="left"/>
    </w:pPr>
    <w:rPr>
      <w:rFonts w:asciiTheme="minorHAnsi" w:hAnsiTheme="minorHAnsi"/>
      <w14:ligatures w14:val="standardContextual"/>
    </w:rPr>
  </w:style>
  <w:style w:type="character" w:styleId="Accentuationintense">
    <w:name w:val="Intense Emphasis"/>
    <w:basedOn w:val="Policepardfaut"/>
    <w:uiPriority w:val="21"/>
    <w:qFormat/>
    <w:rsid w:val="006F3860"/>
    <w:rPr>
      <w:i/>
      <w:iCs/>
      <w:color w:val="0F4761" w:themeColor="accent1" w:themeShade="BF"/>
    </w:rPr>
  </w:style>
  <w:style w:type="paragraph" w:styleId="Citationintense">
    <w:name w:val="Intense Quote"/>
    <w:basedOn w:val="Normal"/>
    <w:next w:val="Normal"/>
    <w:link w:val="CitationintenseCar"/>
    <w:uiPriority w:val="30"/>
    <w:qFormat/>
    <w:rsid w:val="006F3860"/>
    <w:pPr>
      <w:pBdr>
        <w:top w:val="single" w:sz="4" w:space="10" w:color="0F4761" w:themeColor="accent1" w:themeShade="BF"/>
        <w:bottom w:val="single" w:sz="4" w:space="10" w:color="0F4761" w:themeColor="accent1" w:themeShade="BF"/>
      </w:pBdr>
      <w:spacing w:before="360" w:after="360" w:line="259" w:lineRule="auto"/>
      <w:ind w:left="864" w:right="864"/>
      <w:jc w:val="center"/>
    </w:pPr>
    <w:rPr>
      <w:rFonts w:asciiTheme="minorHAnsi" w:hAnsiTheme="minorHAnsi"/>
      <w:i/>
      <w:iCs/>
      <w:color w:val="0F4761" w:themeColor="accent1" w:themeShade="BF"/>
      <w14:ligatures w14:val="standardContextual"/>
    </w:rPr>
  </w:style>
  <w:style w:type="character" w:customStyle="1" w:styleId="CitationintenseCar">
    <w:name w:val="Citation intense Car"/>
    <w:basedOn w:val="Policepardfaut"/>
    <w:link w:val="Citationintense"/>
    <w:uiPriority w:val="30"/>
    <w:rsid w:val="006F3860"/>
    <w:rPr>
      <w:i/>
      <w:iCs/>
      <w:color w:val="0F4761" w:themeColor="accent1" w:themeShade="BF"/>
    </w:rPr>
  </w:style>
  <w:style w:type="character" w:styleId="Rfrenceintense">
    <w:name w:val="Intense Reference"/>
    <w:basedOn w:val="Policepardfaut"/>
    <w:uiPriority w:val="32"/>
    <w:qFormat/>
    <w:rsid w:val="006F3860"/>
    <w:rPr>
      <w:b/>
      <w:bCs/>
      <w:smallCaps/>
      <w:color w:val="0F4761" w:themeColor="accent1" w:themeShade="BF"/>
      <w:spacing w:val="5"/>
    </w:rPr>
  </w:style>
  <w:style w:type="paragraph" w:customStyle="1" w:styleId="Titre2style">
    <w:name w:val="Titre2_style"/>
    <w:basedOn w:val="Titre3"/>
    <w:qFormat/>
    <w:rsid w:val="006F3860"/>
    <w:pPr>
      <w:spacing w:line="360" w:lineRule="auto"/>
      <w:jc w:val="both"/>
    </w:pPr>
    <w:rPr>
      <w:rFonts w:ascii="Times New Roman" w:hAnsi="Times New Roman"/>
      <w:b/>
      <w:color w:val="auto"/>
      <w:sz w:val="32"/>
      <w14:ligatures w14:val="none"/>
    </w:rPr>
  </w:style>
  <w:style w:type="paragraph" w:customStyle="1" w:styleId="Titre3Style">
    <w:name w:val="Titre3_Style"/>
    <w:basedOn w:val="Titre3"/>
    <w:qFormat/>
    <w:rsid w:val="006F3860"/>
    <w:pPr>
      <w:spacing w:line="360" w:lineRule="auto"/>
      <w:jc w:val="both"/>
    </w:pPr>
    <w:rPr>
      <w:rFonts w:ascii="Times New Roman" w:hAnsi="Times New Roman"/>
      <w:b/>
      <w:color w:val="auto"/>
      <w14:ligatures w14:val="none"/>
    </w:rPr>
  </w:style>
  <w:style w:type="character" w:styleId="Marquedecommentaire">
    <w:name w:val="annotation reference"/>
    <w:basedOn w:val="Policepardfaut"/>
    <w:uiPriority w:val="99"/>
    <w:semiHidden/>
    <w:unhideWhenUsed/>
    <w:rsid w:val="006F3860"/>
    <w:rPr>
      <w:sz w:val="16"/>
      <w:szCs w:val="16"/>
    </w:rPr>
  </w:style>
  <w:style w:type="paragraph" w:styleId="Commentaire">
    <w:name w:val="annotation text"/>
    <w:basedOn w:val="Normal"/>
    <w:link w:val="CommentaireCar"/>
    <w:uiPriority w:val="99"/>
    <w:unhideWhenUsed/>
    <w:rsid w:val="006F3860"/>
    <w:pPr>
      <w:spacing w:line="240" w:lineRule="auto"/>
    </w:pPr>
    <w:rPr>
      <w:sz w:val="20"/>
      <w:szCs w:val="20"/>
    </w:rPr>
  </w:style>
  <w:style w:type="character" w:customStyle="1" w:styleId="CommentaireCar">
    <w:name w:val="Commentaire Car"/>
    <w:basedOn w:val="Policepardfaut"/>
    <w:link w:val="Commentaire"/>
    <w:uiPriority w:val="99"/>
    <w:rsid w:val="006F3860"/>
    <w:rPr>
      <w:rFonts w:ascii="Times New Roman" w:hAnsi="Times New Roman"/>
      <w:sz w:val="20"/>
      <w:szCs w:val="20"/>
      <w14:ligatures w14:val="none"/>
    </w:rPr>
  </w:style>
  <w:style w:type="paragraph" w:styleId="NormalWeb">
    <w:name w:val="Normal (Web)"/>
    <w:basedOn w:val="Normal"/>
    <w:uiPriority w:val="99"/>
    <w:unhideWhenUsed/>
    <w:rsid w:val="006F3860"/>
    <w:pPr>
      <w:spacing w:before="100" w:beforeAutospacing="1" w:after="100" w:afterAutospacing="1" w:line="240" w:lineRule="auto"/>
      <w:jc w:val="left"/>
    </w:pPr>
    <w:rPr>
      <w:rFonts w:eastAsia="Times New Roman" w:cs="Times New Roman"/>
      <w:sz w:val="24"/>
      <w:szCs w:val="24"/>
    </w:rPr>
  </w:style>
  <w:style w:type="paragraph" w:styleId="Objetducommentaire">
    <w:name w:val="annotation subject"/>
    <w:basedOn w:val="Commentaire"/>
    <w:next w:val="Commentaire"/>
    <w:link w:val="ObjetducommentaireCar"/>
    <w:uiPriority w:val="99"/>
    <w:semiHidden/>
    <w:unhideWhenUsed/>
    <w:rsid w:val="00AD3BE0"/>
    <w:rPr>
      <w:b/>
      <w:bCs/>
    </w:rPr>
  </w:style>
  <w:style w:type="character" w:customStyle="1" w:styleId="ObjetducommentaireCar">
    <w:name w:val="Objet du commentaire Car"/>
    <w:basedOn w:val="CommentaireCar"/>
    <w:link w:val="Objetducommentaire"/>
    <w:uiPriority w:val="99"/>
    <w:semiHidden/>
    <w:rsid w:val="00AD3BE0"/>
    <w:rPr>
      <w:rFonts w:ascii="Times New Roman" w:hAnsi="Times New Roman"/>
      <w:b/>
      <w:bCs/>
      <w:sz w:val="20"/>
      <w:szCs w:val="20"/>
      <w14:ligatures w14:val="none"/>
    </w:rPr>
  </w:style>
  <w:style w:type="paragraph" w:styleId="PrformatHTML">
    <w:name w:val="HTML Preformatted"/>
    <w:basedOn w:val="Normal"/>
    <w:link w:val="PrformatHTMLCar"/>
    <w:uiPriority w:val="99"/>
    <w:semiHidden/>
    <w:unhideWhenUsed/>
    <w:rsid w:val="00C50292"/>
    <w:pPr>
      <w:spacing w:after="0" w:line="240" w:lineRule="auto"/>
    </w:pPr>
    <w:rPr>
      <w:rFonts w:ascii="Consolas" w:hAnsi="Consolas"/>
      <w:sz w:val="20"/>
      <w:szCs w:val="20"/>
    </w:rPr>
  </w:style>
  <w:style w:type="character" w:customStyle="1" w:styleId="PrformatHTMLCar">
    <w:name w:val="Préformaté HTML Car"/>
    <w:basedOn w:val="Policepardfaut"/>
    <w:link w:val="PrformatHTML"/>
    <w:uiPriority w:val="99"/>
    <w:semiHidden/>
    <w:rsid w:val="00C50292"/>
    <w:rPr>
      <w:rFonts w:ascii="Consolas" w:hAnsi="Consolas"/>
      <w:sz w:val="20"/>
      <w:szCs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5804023">
      <w:bodyDiv w:val="1"/>
      <w:marLeft w:val="0"/>
      <w:marRight w:val="0"/>
      <w:marTop w:val="0"/>
      <w:marBottom w:val="0"/>
      <w:divBdr>
        <w:top w:val="none" w:sz="0" w:space="0" w:color="auto"/>
        <w:left w:val="none" w:sz="0" w:space="0" w:color="auto"/>
        <w:bottom w:val="none" w:sz="0" w:space="0" w:color="auto"/>
        <w:right w:val="none" w:sz="0" w:space="0" w:color="auto"/>
      </w:divBdr>
    </w:div>
    <w:div w:id="179976073">
      <w:bodyDiv w:val="1"/>
      <w:marLeft w:val="0"/>
      <w:marRight w:val="0"/>
      <w:marTop w:val="0"/>
      <w:marBottom w:val="0"/>
      <w:divBdr>
        <w:top w:val="none" w:sz="0" w:space="0" w:color="auto"/>
        <w:left w:val="none" w:sz="0" w:space="0" w:color="auto"/>
        <w:bottom w:val="none" w:sz="0" w:space="0" w:color="auto"/>
        <w:right w:val="none" w:sz="0" w:space="0" w:color="auto"/>
      </w:divBdr>
    </w:div>
    <w:div w:id="230503089">
      <w:bodyDiv w:val="1"/>
      <w:marLeft w:val="0"/>
      <w:marRight w:val="0"/>
      <w:marTop w:val="0"/>
      <w:marBottom w:val="0"/>
      <w:divBdr>
        <w:top w:val="none" w:sz="0" w:space="0" w:color="auto"/>
        <w:left w:val="none" w:sz="0" w:space="0" w:color="auto"/>
        <w:bottom w:val="none" w:sz="0" w:space="0" w:color="auto"/>
        <w:right w:val="none" w:sz="0" w:space="0" w:color="auto"/>
      </w:divBdr>
    </w:div>
    <w:div w:id="347415397">
      <w:bodyDiv w:val="1"/>
      <w:marLeft w:val="0"/>
      <w:marRight w:val="0"/>
      <w:marTop w:val="0"/>
      <w:marBottom w:val="0"/>
      <w:divBdr>
        <w:top w:val="none" w:sz="0" w:space="0" w:color="auto"/>
        <w:left w:val="none" w:sz="0" w:space="0" w:color="auto"/>
        <w:bottom w:val="none" w:sz="0" w:space="0" w:color="auto"/>
        <w:right w:val="none" w:sz="0" w:space="0" w:color="auto"/>
      </w:divBdr>
    </w:div>
    <w:div w:id="479153100">
      <w:bodyDiv w:val="1"/>
      <w:marLeft w:val="0"/>
      <w:marRight w:val="0"/>
      <w:marTop w:val="0"/>
      <w:marBottom w:val="0"/>
      <w:divBdr>
        <w:top w:val="none" w:sz="0" w:space="0" w:color="auto"/>
        <w:left w:val="none" w:sz="0" w:space="0" w:color="auto"/>
        <w:bottom w:val="none" w:sz="0" w:space="0" w:color="auto"/>
        <w:right w:val="none" w:sz="0" w:space="0" w:color="auto"/>
      </w:divBdr>
    </w:div>
    <w:div w:id="610630556">
      <w:bodyDiv w:val="1"/>
      <w:marLeft w:val="0"/>
      <w:marRight w:val="0"/>
      <w:marTop w:val="0"/>
      <w:marBottom w:val="0"/>
      <w:divBdr>
        <w:top w:val="none" w:sz="0" w:space="0" w:color="auto"/>
        <w:left w:val="none" w:sz="0" w:space="0" w:color="auto"/>
        <w:bottom w:val="none" w:sz="0" w:space="0" w:color="auto"/>
        <w:right w:val="none" w:sz="0" w:space="0" w:color="auto"/>
      </w:divBdr>
    </w:div>
    <w:div w:id="1043093016">
      <w:bodyDiv w:val="1"/>
      <w:marLeft w:val="0"/>
      <w:marRight w:val="0"/>
      <w:marTop w:val="0"/>
      <w:marBottom w:val="0"/>
      <w:divBdr>
        <w:top w:val="none" w:sz="0" w:space="0" w:color="auto"/>
        <w:left w:val="none" w:sz="0" w:space="0" w:color="auto"/>
        <w:bottom w:val="none" w:sz="0" w:space="0" w:color="auto"/>
        <w:right w:val="none" w:sz="0" w:space="0" w:color="auto"/>
      </w:divBdr>
    </w:div>
    <w:div w:id="1080559163">
      <w:bodyDiv w:val="1"/>
      <w:marLeft w:val="0"/>
      <w:marRight w:val="0"/>
      <w:marTop w:val="0"/>
      <w:marBottom w:val="0"/>
      <w:divBdr>
        <w:top w:val="none" w:sz="0" w:space="0" w:color="auto"/>
        <w:left w:val="none" w:sz="0" w:space="0" w:color="auto"/>
        <w:bottom w:val="none" w:sz="0" w:space="0" w:color="auto"/>
        <w:right w:val="none" w:sz="0" w:space="0" w:color="auto"/>
      </w:divBdr>
    </w:div>
    <w:div w:id="1120143777">
      <w:bodyDiv w:val="1"/>
      <w:marLeft w:val="0"/>
      <w:marRight w:val="0"/>
      <w:marTop w:val="0"/>
      <w:marBottom w:val="0"/>
      <w:divBdr>
        <w:top w:val="none" w:sz="0" w:space="0" w:color="auto"/>
        <w:left w:val="none" w:sz="0" w:space="0" w:color="auto"/>
        <w:bottom w:val="none" w:sz="0" w:space="0" w:color="auto"/>
        <w:right w:val="none" w:sz="0" w:space="0" w:color="auto"/>
      </w:divBdr>
    </w:div>
    <w:div w:id="1155295930">
      <w:bodyDiv w:val="1"/>
      <w:marLeft w:val="0"/>
      <w:marRight w:val="0"/>
      <w:marTop w:val="0"/>
      <w:marBottom w:val="0"/>
      <w:divBdr>
        <w:top w:val="none" w:sz="0" w:space="0" w:color="auto"/>
        <w:left w:val="none" w:sz="0" w:space="0" w:color="auto"/>
        <w:bottom w:val="none" w:sz="0" w:space="0" w:color="auto"/>
        <w:right w:val="none" w:sz="0" w:space="0" w:color="auto"/>
      </w:divBdr>
    </w:div>
    <w:div w:id="1213419003">
      <w:bodyDiv w:val="1"/>
      <w:marLeft w:val="0"/>
      <w:marRight w:val="0"/>
      <w:marTop w:val="0"/>
      <w:marBottom w:val="0"/>
      <w:divBdr>
        <w:top w:val="none" w:sz="0" w:space="0" w:color="auto"/>
        <w:left w:val="none" w:sz="0" w:space="0" w:color="auto"/>
        <w:bottom w:val="none" w:sz="0" w:space="0" w:color="auto"/>
        <w:right w:val="none" w:sz="0" w:space="0" w:color="auto"/>
      </w:divBdr>
    </w:div>
    <w:div w:id="1238203515">
      <w:bodyDiv w:val="1"/>
      <w:marLeft w:val="0"/>
      <w:marRight w:val="0"/>
      <w:marTop w:val="0"/>
      <w:marBottom w:val="0"/>
      <w:divBdr>
        <w:top w:val="none" w:sz="0" w:space="0" w:color="auto"/>
        <w:left w:val="none" w:sz="0" w:space="0" w:color="auto"/>
        <w:bottom w:val="none" w:sz="0" w:space="0" w:color="auto"/>
        <w:right w:val="none" w:sz="0" w:space="0" w:color="auto"/>
      </w:divBdr>
    </w:div>
    <w:div w:id="1241208456">
      <w:bodyDiv w:val="1"/>
      <w:marLeft w:val="0"/>
      <w:marRight w:val="0"/>
      <w:marTop w:val="0"/>
      <w:marBottom w:val="0"/>
      <w:divBdr>
        <w:top w:val="none" w:sz="0" w:space="0" w:color="auto"/>
        <w:left w:val="none" w:sz="0" w:space="0" w:color="auto"/>
        <w:bottom w:val="none" w:sz="0" w:space="0" w:color="auto"/>
        <w:right w:val="none" w:sz="0" w:space="0" w:color="auto"/>
      </w:divBdr>
    </w:div>
    <w:div w:id="1458790481">
      <w:bodyDiv w:val="1"/>
      <w:marLeft w:val="0"/>
      <w:marRight w:val="0"/>
      <w:marTop w:val="0"/>
      <w:marBottom w:val="0"/>
      <w:divBdr>
        <w:top w:val="none" w:sz="0" w:space="0" w:color="auto"/>
        <w:left w:val="none" w:sz="0" w:space="0" w:color="auto"/>
        <w:bottom w:val="none" w:sz="0" w:space="0" w:color="auto"/>
        <w:right w:val="none" w:sz="0" w:space="0" w:color="auto"/>
      </w:divBdr>
    </w:div>
    <w:div w:id="1655525444">
      <w:bodyDiv w:val="1"/>
      <w:marLeft w:val="0"/>
      <w:marRight w:val="0"/>
      <w:marTop w:val="0"/>
      <w:marBottom w:val="0"/>
      <w:divBdr>
        <w:top w:val="none" w:sz="0" w:space="0" w:color="auto"/>
        <w:left w:val="none" w:sz="0" w:space="0" w:color="auto"/>
        <w:bottom w:val="none" w:sz="0" w:space="0" w:color="auto"/>
        <w:right w:val="none" w:sz="0" w:space="0" w:color="auto"/>
      </w:divBdr>
    </w:div>
    <w:div w:id="1657487894">
      <w:bodyDiv w:val="1"/>
      <w:marLeft w:val="0"/>
      <w:marRight w:val="0"/>
      <w:marTop w:val="0"/>
      <w:marBottom w:val="0"/>
      <w:divBdr>
        <w:top w:val="none" w:sz="0" w:space="0" w:color="auto"/>
        <w:left w:val="none" w:sz="0" w:space="0" w:color="auto"/>
        <w:bottom w:val="none" w:sz="0" w:space="0" w:color="auto"/>
        <w:right w:val="none" w:sz="0" w:space="0" w:color="auto"/>
      </w:divBdr>
    </w:div>
    <w:div w:id="1848979644">
      <w:bodyDiv w:val="1"/>
      <w:marLeft w:val="0"/>
      <w:marRight w:val="0"/>
      <w:marTop w:val="0"/>
      <w:marBottom w:val="0"/>
      <w:divBdr>
        <w:top w:val="none" w:sz="0" w:space="0" w:color="auto"/>
        <w:left w:val="none" w:sz="0" w:space="0" w:color="auto"/>
        <w:bottom w:val="none" w:sz="0" w:space="0" w:color="auto"/>
        <w:right w:val="none" w:sz="0" w:space="0" w:color="auto"/>
      </w:divBdr>
    </w:div>
    <w:div w:id="1911694044">
      <w:bodyDiv w:val="1"/>
      <w:marLeft w:val="0"/>
      <w:marRight w:val="0"/>
      <w:marTop w:val="0"/>
      <w:marBottom w:val="0"/>
      <w:divBdr>
        <w:top w:val="none" w:sz="0" w:space="0" w:color="auto"/>
        <w:left w:val="none" w:sz="0" w:space="0" w:color="auto"/>
        <w:bottom w:val="none" w:sz="0" w:space="0" w:color="auto"/>
        <w:right w:val="none" w:sz="0" w:space="0" w:color="auto"/>
      </w:divBdr>
    </w:div>
    <w:div w:id="1945650775">
      <w:bodyDiv w:val="1"/>
      <w:marLeft w:val="0"/>
      <w:marRight w:val="0"/>
      <w:marTop w:val="0"/>
      <w:marBottom w:val="0"/>
      <w:divBdr>
        <w:top w:val="none" w:sz="0" w:space="0" w:color="auto"/>
        <w:left w:val="none" w:sz="0" w:space="0" w:color="auto"/>
        <w:bottom w:val="none" w:sz="0" w:space="0" w:color="auto"/>
        <w:right w:val="none" w:sz="0" w:space="0" w:color="auto"/>
      </w:divBdr>
    </w:div>
    <w:div w:id="21443043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image" Target="media/image7.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1.jpeg"/><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6.jpeg"/><Relationship Id="rId5" Type="http://schemas.openxmlformats.org/officeDocument/2006/relationships/webSettings" Target="webSettings.xml"/><Relationship Id="rId15" Type="http://schemas.openxmlformats.org/officeDocument/2006/relationships/image" Target="media/image10.jpeg"/><Relationship Id="rId10" Type="http://schemas.openxmlformats.org/officeDocument/2006/relationships/image" Target="media/image5.jpeg"/><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image" Target="media/image9.jpe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6501BB-9D69-4103-897D-0FFEB15230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2646</Words>
  <Characters>15084</Characters>
  <Application>Microsoft Office Word</Application>
  <DocSecurity>0</DocSecurity>
  <Lines>125</Lines>
  <Paragraphs>35</Paragraphs>
  <ScaleCrop>false</ScaleCrop>
  <HeadingPairs>
    <vt:vector size="4" baseType="variant">
      <vt:variant>
        <vt:lpstr>Titre</vt:lpstr>
      </vt:variant>
      <vt:variant>
        <vt:i4>1</vt:i4>
      </vt:variant>
      <vt:variant>
        <vt:lpstr>Titres</vt:lpstr>
      </vt:variant>
      <vt:variant>
        <vt:i4>7</vt:i4>
      </vt:variant>
    </vt:vector>
  </HeadingPairs>
  <TitlesOfParts>
    <vt:vector size="8" baseType="lpstr">
      <vt:lpstr/>
      <vt:lpstr>Pathways to rhythm: Divergent developmental trajectories for implicit and explic</vt:lpstr>
      <vt:lpstr>Supplementary  materials</vt:lpstr>
      <vt:lpstr>Implicit rhythmic abilities</vt:lpstr>
      <vt:lpstr>        # LMM</vt:lpstr>
      <vt:lpstr>Links between rhythmic abilities (implicit and explicit), age and formal music p</vt:lpstr>
      <vt:lpstr>    Link between rhythmic abilities (implicit and explicit) and executive functions</vt:lpstr>
      <vt:lpstr>    Link between explicit and implicit abilties</vt:lpstr>
    </vt:vector>
  </TitlesOfParts>
  <Company/>
  <LinksUpToDate>false</LinksUpToDate>
  <CharactersWithSpaces>176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oine Guinamard</dc:creator>
  <cp:keywords/>
  <dc:description/>
  <cp:lastModifiedBy>Antoine Guinamard</cp:lastModifiedBy>
  <cp:revision>8</cp:revision>
  <dcterms:created xsi:type="dcterms:W3CDTF">2025-07-09T13:48:00Z</dcterms:created>
  <dcterms:modified xsi:type="dcterms:W3CDTF">2025-07-09T1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in3oiztl"/&gt;&lt;style id="http://www.zotero.org/styles/apa" locale="fr-FR" hasBibliography="1" bibliographyStyleHasBeenSet="0"/&gt;&lt;prefs&gt;&lt;pref name="fieldType" value="Field"/&gt;&lt;/prefs&gt;&lt;/data&gt;</vt:lpwstr>
  </property>
</Properties>
</file>